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7768CA" w:rsidRDefault="000B0D1E" w:rsidP="00AC47DA">
      <w:pPr>
        <w:pStyle w:val="Sinespaciado"/>
        <w:spacing w:before="1540" w:after="240"/>
        <w:ind w:left="567" w:hanging="567"/>
        <w:jc w:val="center"/>
        <w:rPr>
          <w:color w:val="404040" w:themeColor="text1" w:themeTint="BF"/>
        </w:rPr>
      </w:pPr>
      <w:r w:rsidRPr="007768CA">
        <w:rPr>
          <w:noProof/>
        </w:rPr>
        <w:drawing>
          <wp:anchor distT="0" distB="0" distL="114300" distR="114300" simplePos="0" relativeHeight="251791360" behindDoc="0" locked="0" layoutInCell="1" allowOverlap="1" wp14:anchorId="0D564B97" wp14:editId="1E373894">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7768CA">
        <w:rPr>
          <w:noProof/>
        </w:rPr>
        <mc:AlternateContent>
          <mc:Choice Requires="wpg">
            <w:drawing>
              <wp:anchor distT="0" distB="0" distL="114300" distR="114300" simplePos="0" relativeHeight="251795456" behindDoc="1" locked="0" layoutInCell="1" allowOverlap="1" wp14:anchorId="43F19BA3" wp14:editId="47823E30">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017B7E" w:rsidRDefault="00017B7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1024"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017B7E" w:rsidRDefault="00017B7E" w:rsidP="00DD3C7C">
                        <w:pPr>
                          <w:jc w:val="center"/>
                        </w:pPr>
                        <w:r>
                          <w:t>º</w:t>
                        </w:r>
                      </w:p>
                    </w:txbxContent>
                  </v:textbox>
                </v:shape>
              </v:group>
            </w:pict>
          </mc:Fallback>
        </mc:AlternateContent>
      </w:r>
    </w:p>
    <w:p w14:paraId="29A91D27" w14:textId="3752E029" w:rsidR="00931C4B" w:rsidRPr="007768CA" w:rsidRDefault="00931C4B" w:rsidP="00AC47DA">
      <w:pPr>
        <w:pStyle w:val="Sinespaciado"/>
        <w:spacing w:before="1540" w:after="240"/>
        <w:ind w:left="567" w:hanging="567"/>
        <w:jc w:val="center"/>
        <w:rPr>
          <w:color w:val="404040" w:themeColor="text1" w:themeTint="BF"/>
        </w:rPr>
      </w:pPr>
      <w:r w:rsidRPr="007768CA">
        <w:rPr>
          <w:noProof/>
          <w:color w:val="323232" w:themeColor="accent1"/>
        </w:rPr>
        <w:drawing>
          <wp:inline distT="0" distB="0" distL="0" distR="0" wp14:anchorId="016E4E1B" wp14:editId="6A9888A8">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7768CA"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7768CA">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2175AC4" w:rsidR="00E65FD9" w:rsidRPr="007768CA" w:rsidRDefault="009941BC" w:rsidP="00BE4809">
          <w:pPr>
            <w:pStyle w:val="Sinespaciado"/>
            <w:jc w:val="center"/>
            <w:rPr>
              <w:rFonts w:ascii="Arial" w:hAnsi="Arial" w:cs="Arial"/>
              <w:color w:val="404040" w:themeColor="text1" w:themeTint="BF"/>
              <w:sz w:val="28"/>
              <w:szCs w:val="28"/>
            </w:rPr>
          </w:pPr>
          <w:r w:rsidRPr="007768CA">
            <w:rPr>
              <w:rFonts w:ascii="Arial" w:hAnsi="Arial" w:cs="Arial"/>
              <w:color w:val="404040" w:themeColor="text1" w:themeTint="BF"/>
              <w:sz w:val="28"/>
              <w:szCs w:val="28"/>
            </w:rPr>
            <w:t>Anteproyecto del PBL</w:t>
          </w:r>
        </w:p>
      </w:sdtContent>
    </w:sdt>
    <w:p w14:paraId="7734744E" w14:textId="66D808FA" w:rsidR="00E65FD9" w:rsidRPr="007768CA" w:rsidRDefault="00FD44B1" w:rsidP="008A65D3">
      <w:pPr>
        <w:pStyle w:val="Sinespaciado"/>
        <w:spacing w:before="480"/>
        <w:jc w:val="center"/>
        <w:rPr>
          <w:color w:val="323232" w:themeColor="accent1"/>
        </w:rPr>
        <w:sectPr w:rsidR="00E65FD9" w:rsidRPr="007768CA"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7768CA">
        <w:rPr>
          <w:noProof/>
          <w:color w:val="323232" w:themeColor="accent1"/>
        </w:rPr>
        <mc:AlternateContent>
          <mc:Choice Requires="wps">
            <w:drawing>
              <wp:anchor distT="0" distB="0" distL="114300" distR="114300" simplePos="0" relativeHeight="251656192" behindDoc="0" locked="0" layoutInCell="1" allowOverlap="1" wp14:anchorId="46CE2C5E" wp14:editId="78BF9156">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23758116"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F37DA5">
                              <w:rPr>
                                <w:rFonts w:ascii="Arial" w:hAnsi="Arial" w:cs="Arial"/>
                                <w:caps/>
                                <w:sz w:val="44"/>
                                <w:szCs w:val="44"/>
                                <w:vertAlign w:val="superscript"/>
                              </w:rPr>
                              <w:t>1</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23758116"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F37DA5">
                        <w:rPr>
                          <w:rFonts w:ascii="Arial" w:hAnsi="Arial" w:cs="Arial"/>
                          <w:caps/>
                          <w:sz w:val="44"/>
                          <w:szCs w:val="44"/>
                          <w:vertAlign w:val="superscript"/>
                        </w:rPr>
                        <w:t>1</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7768CA">
        <w:rPr>
          <w:noProof/>
          <w:color w:val="323232" w:themeColor="accent1"/>
        </w:rPr>
        <w:drawing>
          <wp:inline distT="0" distB="0" distL="0" distR="0" wp14:anchorId="2B256026" wp14:editId="6837773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7768CA" w:rsidRDefault="00E52874" w:rsidP="008A65D3">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7768CA" w:rsidRDefault="0078624A">
          <w:pPr>
            <w:pStyle w:val="TDC1"/>
            <w:rPr>
              <w:noProof w:val="0"/>
              <w:lang w:val="es-ES"/>
            </w:rPr>
          </w:pPr>
        </w:p>
        <w:p w14:paraId="30A3CFA7" w14:textId="458C5D1B" w:rsidR="00F37DA5" w:rsidRDefault="008C3890">
          <w:pPr>
            <w:pStyle w:val="TDC1"/>
            <w:rPr>
              <w:rFonts w:eastAsiaTheme="minorEastAsia" w:cstheme="minorBidi"/>
              <w:sz w:val="22"/>
              <w:lang w:val="es-ES" w:eastAsia="es-ES"/>
            </w:rPr>
          </w:pPr>
          <w:r w:rsidRPr="007768CA">
            <w:rPr>
              <w:rFonts w:eastAsiaTheme="majorEastAsia"/>
              <w:color w:val="262626" w:themeColor="text1" w:themeTint="D9"/>
              <w:sz w:val="40"/>
              <w:szCs w:val="40"/>
              <w:lang w:val="es-ES" w:eastAsia="es-ES"/>
            </w:rPr>
            <w:fldChar w:fldCharType="begin"/>
          </w:r>
          <w:r w:rsidRPr="007768CA">
            <w:rPr>
              <w:rFonts w:eastAsiaTheme="majorEastAsia"/>
              <w:color w:val="262626" w:themeColor="text1" w:themeTint="D9"/>
              <w:sz w:val="40"/>
              <w:szCs w:val="40"/>
              <w:lang w:val="es-ES" w:eastAsia="es-ES"/>
            </w:rPr>
            <w:instrText xml:space="preserve"> TOC \o "1-3" \h \z \u </w:instrText>
          </w:r>
          <w:r w:rsidRPr="007768CA">
            <w:rPr>
              <w:rFonts w:eastAsiaTheme="majorEastAsia"/>
              <w:color w:val="262626" w:themeColor="text1" w:themeTint="D9"/>
              <w:sz w:val="40"/>
              <w:szCs w:val="40"/>
              <w:lang w:val="es-ES" w:eastAsia="es-ES"/>
            </w:rPr>
            <w:fldChar w:fldCharType="separate"/>
          </w:r>
          <w:hyperlink w:anchor="_Toc58485796" w:history="1">
            <w:r w:rsidR="00F37DA5" w:rsidRPr="002B0CE7">
              <w:rPr>
                <w:rStyle w:val="Hipervnculo"/>
                <w:lang w:val="es-ES"/>
              </w:rPr>
              <w:t>1.</w:t>
            </w:r>
            <w:r w:rsidR="00F37DA5">
              <w:rPr>
                <w:rFonts w:eastAsiaTheme="minorEastAsia" w:cstheme="minorBidi"/>
                <w:sz w:val="22"/>
                <w:lang w:val="es-ES" w:eastAsia="es-ES"/>
              </w:rPr>
              <w:tab/>
            </w:r>
            <w:r w:rsidR="00F37DA5" w:rsidRPr="002B0CE7">
              <w:rPr>
                <w:rStyle w:val="Hipervnculo"/>
                <w:lang w:val="es-ES"/>
              </w:rPr>
              <w:t>INTRODUCCIÓN</w:t>
            </w:r>
            <w:r w:rsidR="00F37DA5">
              <w:rPr>
                <w:webHidden/>
              </w:rPr>
              <w:tab/>
            </w:r>
            <w:r w:rsidR="00F37DA5">
              <w:rPr>
                <w:webHidden/>
              </w:rPr>
              <w:fldChar w:fldCharType="begin"/>
            </w:r>
            <w:r w:rsidR="00F37DA5">
              <w:rPr>
                <w:webHidden/>
              </w:rPr>
              <w:instrText xml:space="preserve"> PAGEREF _Toc58485796 \h </w:instrText>
            </w:r>
            <w:r w:rsidR="00F37DA5">
              <w:rPr>
                <w:webHidden/>
              </w:rPr>
            </w:r>
            <w:r w:rsidR="00F37DA5">
              <w:rPr>
                <w:webHidden/>
              </w:rPr>
              <w:fldChar w:fldCharType="separate"/>
            </w:r>
            <w:r w:rsidR="00F37DA5">
              <w:rPr>
                <w:webHidden/>
              </w:rPr>
              <w:t>1</w:t>
            </w:r>
            <w:r w:rsidR="00F37DA5">
              <w:rPr>
                <w:webHidden/>
              </w:rPr>
              <w:fldChar w:fldCharType="end"/>
            </w:r>
          </w:hyperlink>
        </w:p>
        <w:p w14:paraId="1761FDEB" w14:textId="7D0999DB" w:rsidR="00F37DA5" w:rsidRDefault="00F37DA5">
          <w:pPr>
            <w:pStyle w:val="TDC1"/>
            <w:rPr>
              <w:rFonts w:eastAsiaTheme="minorEastAsia" w:cstheme="minorBidi"/>
              <w:sz w:val="22"/>
              <w:lang w:val="es-ES" w:eastAsia="es-ES"/>
            </w:rPr>
          </w:pPr>
          <w:hyperlink w:anchor="_Toc58485797" w:history="1">
            <w:r w:rsidRPr="002B0CE7">
              <w:rPr>
                <w:rStyle w:val="Hipervnculo"/>
                <w:lang w:val="es-ES"/>
              </w:rPr>
              <w:t>2.</w:t>
            </w:r>
            <w:r>
              <w:rPr>
                <w:rFonts w:eastAsiaTheme="minorEastAsia" w:cstheme="minorBidi"/>
                <w:sz w:val="22"/>
                <w:lang w:val="es-ES" w:eastAsia="es-ES"/>
              </w:rPr>
              <w:tab/>
            </w:r>
            <w:r w:rsidRPr="002B0CE7">
              <w:rPr>
                <w:rStyle w:val="Hipervnculo"/>
                <w:lang w:val="es-ES"/>
              </w:rPr>
              <w:t>OBJETIVOS</w:t>
            </w:r>
            <w:r>
              <w:rPr>
                <w:webHidden/>
              </w:rPr>
              <w:tab/>
            </w:r>
            <w:r>
              <w:rPr>
                <w:webHidden/>
              </w:rPr>
              <w:fldChar w:fldCharType="begin"/>
            </w:r>
            <w:r>
              <w:rPr>
                <w:webHidden/>
              </w:rPr>
              <w:instrText xml:space="preserve"> PAGEREF _Toc58485797 \h </w:instrText>
            </w:r>
            <w:r>
              <w:rPr>
                <w:webHidden/>
              </w:rPr>
            </w:r>
            <w:r>
              <w:rPr>
                <w:webHidden/>
              </w:rPr>
              <w:fldChar w:fldCharType="separate"/>
            </w:r>
            <w:r>
              <w:rPr>
                <w:webHidden/>
              </w:rPr>
              <w:t>3</w:t>
            </w:r>
            <w:r>
              <w:rPr>
                <w:webHidden/>
              </w:rPr>
              <w:fldChar w:fldCharType="end"/>
            </w:r>
          </w:hyperlink>
        </w:p>
        <w:p w14:paraId="2556E62B" w14:textId="584315CA" w:rsidR="00F37DA5" w:rsidRDefault="00F37DA5">
          <w:pPr>
            <w:pStyle w:val="TDC1"/>
            <w:rPr>
              <w:rFonts w:eastAsiaTheme="minorEastAsia" w:cstheme="minorBidi"/>
              <w:sz w:val="22"/>
              <w:lang w:val="es-ES" w:eastAsia="es-ES"/>
            </w:rPr>
          </w:pPr>
          <w:hyperlink w:anchor="_Toc58485798" w:history="1">
            <w:r w:rsidRPr="002B0CE7">
              <w:rPr>
                <w:rStyle w:val="Hipervnculo"/>
                <w:lang w:val="es-ES"/>
              </w:rPr>
              <w:t>3.</w:t>
            </w:r>
            <w:r>
              <w:rPr>
                <w:rFonts w:eastAsiaTheme="minorEastAsia" w:cstheme="minorBidi"/>
                <w:sz w:val="22"/>
                <w:lang w:val="es-ES" w:eastAsia="es-ES"/>
              </w:rPr>
              <w:tab/>
            </w:r>
            <w:r w:rsidRPr="002B0CE7">
              <w:rPr>
                <w:rStyle w:val="Hipervnculo"/>
                <w:lang w:val="es-ES"/>
              </w:rPr>
              <w:t>FASES</w:t>
            </w:r>
            <w:r>
              <w:rPr>
                <w:webHidden/>
              </w:rPr>
              <w:tab/>
            </w:r>
            <w:r>
              <w:rPr>
                <w:webHidden/>
              </w:rPr>
              <w:fldChar w:fldCharType="begin"/>
            </w:r>
            <w:r>
              <w:rPr>
                <w:webHidden/>
              </w:rPr>
              <w:instrText xml:space="preserve"> PAGEREF _Toc58485798 \h </w:instrText>
            </w:r>
            <w:r>
              <w:rPr>
                <w:webHidden/>
              </w:rPr>
            </w:r>
            <w:r>
              <w:rPr>
                <w:webHidden/>
              </w:rPr>
              <w:fldChar w:fldCharType="separate"/>
            </w:r>
            <w:r>
              <w:rPr>
                <w:webHidden/>
              </w:rPr>
              <w:t>4</w:t>
            </w:r>
            <w:r>
              <w:rPr>
                <w:webHidden/>
              </w:rPr>
              <w:fldChar w:fldCharType="end"/>
            </w:r>
          </w:hyperlink>
        </w:p>
        <w:p w14:paraId="11C8CDE3" w14:textId="7B3781F9" w:rsidR="00F37DA5" w:rsidRDefault="00F37DA5">
          <w:pPr>
            <w:pStyle w:val="TDC1"/>
            <w:rPr>
              <w:rFonts w:eastAsiaTheme="minorEastAsia" w:cstheme="minorBidi"/>
              <w:sz w:val="22"/>
              <w:lang w:val="es-ES" w:eastAsia="es-ES"/>
            </w:rPr>
          </w:pPr>
          <w:hyperlink w:anchor="_Toc58485799" w:history="1">
            <w:r w:rsidRPr="002B0CE7">
              <w:rPr>
                <w:rStyle w:val="Hipervnculo"/>
                <w:lang w:val="es-ES"/>
              </w:rPr>
              <w:t>4.</w:t>
            </w:r>
            <w:r>
              <w:rPr>
                <w:rFonts w:eastAsiaTheme="minorEastAsia" w:cstheme="minorBidi"/>
                <w:sz w:val="22"/>
                <w:lang w:val="es-ES" w:eastAsia="es-ES"/>
              </w:rPr>
              <w:tab/>
            </w:r>
            <w:r w:rsidRPr="002B0CE7">
              <w:rPr>
                <w:rStyle w:val="Hipervnculo"/>
                <w:lang w:val="es-ES"/>
              </w:rPr>
              <w:t>PLANIFICACIÓN</w:t>
            </w:r>
            <w:r>
              <w:rPr>
                <w:webHidden/>
              </w:rPr>
              <w:tab/>
            </w:r>
            <w:r>
              <w:rPr>
                <w:webHidden/>
              </w:rPr>
              <w:fldChar w:fldCharType="begin"/>
            </w:r>
            <w:r>
              <w:rPr>
                <w:webHidden/>
              </w:rPr>
              <w:instrText xml:space="preserve"> PAGEREF _Toc58485799 \h </w:instrText>
            </w:r>
            <w:r>
              <w:rPr>
                <w:webHidden/>
              </w:rPr>
            </w:r>
            <w:r>
              <w:rPr>
                <w:webHidden/>
              </w:rPr>
              <w:fldChar w:fldCharType="separate"/>
            </w:r>
            <w:r>
              <w:rPr>
                <w:webHidden/>
              </w:rPr>
              <w:t>6</w:t>
            </w:r>
            <w:r>
              <w:rPr>
                <w:webHidden/>
              </w:rPr>
              <w:fldChar w:fldCharType="end"/>
            </w:r>
          </w:hyperlink>
        </w:p>
        <w:p w14:paraId="5F8F3985" w14:textId="10D4F660" w:rsidR="00F37DA5" w:rsidRDefault="00F37DA5">
          <w:pPr>
            <w:pStyle w:val="TDC1"/>
            <w:rPr>
              <w:rFonts w:eastAsiaTheme="minorEastAsia" w:cstheme="minorBidi"/>
              <w:sz w:val="22"/>
              <w:lang w:val="es-ES" w:eastAsia="es-ES"/>
            </w:rPr>
          </w:pPr>
          <w:hyperlink w:anchor="_Toc58485800" w:history="1">
            <w:r w:rsidRPr="002B0CE7">
              <w:rPr>
                <w:rStyle w:val="Hipervnculo"/>
                <w:lang w:val="es-ES"/>
              </w:rPr>
              <w:t>5.</w:t>
            </w:r>
            <w:r>
              <w:rPr>
                <w:rFonts w:eastAsiaTheme="minorEastAsia" w:cstheme="minorBidi"/>
                <w:sz w:val="22"/>
                <w:lang w:val="es-ES" w:eastAsia="es-ES"/>
              </w:rPr>
              <w:tab/>
            </w:r>
            <w:r w:rsidRPr="002B0CE7">
              <w:rPr>
                <w:rStyle w:val="Hipervnculo"/>
                <w:lang w:val="es-ES"/>
              </w:rPr>
              <w:t>REQUISITOS TÉCNICOS</w:t>
            </w:r>
            <w:r>
              <w:rPr>
                <w:webHidden/>
              </w:rPr>
              <w:tab/>
            </w:r>
            <w:r>
              <w:rPr>
                <w:webHidden/>
              </w:rPr>
              <w:fldChar w:fldCharType="begin"/>
            </w:r>
            <w:r>
              <w:rPr>
                <w:webHidden/>
              </w:rPr>
              <w:instrText xml:space="preserve"> PAGEREF _Toc58485800 \h </w:instrText>
            </w:r>
            <w:r>
              <w:rPr>
                <w:webHidden/>
              </w:rPr>
            </w:r>
            <w:r>
              <w:rPr>
                <w:webHidden/>
              </w:rPr>
              <w:fldChar w:fldCharType="separate"/>
            </w:r>
            <w:r>
              <w:rPr>
                <w:webHidden/>
              </w:rPr>
              <w:t>8</w:t>
            </w:r>
            <w:r>
              <w:rPr>
                <w:webHidden/>
              </w:rPr>
              <w:fldChar w:fldCharType="end"/>
            </w:r>
          </w:hyperlink>
        </w:p>
        <w:p w14:paraId="149E806B" w14:textId="2ACE4920" w:rsidR="00F37DA5" w:rsidRDefault="00F37DA5">
          <w:pPr>
            <w:pStyle w:val="TDC1"/>
            <w:rPr>
              <w:rFonts w:eastAsiaTheme="minorEastAsia" w:cstheme="minorBidi"/>
              <w:sz w:val="22"/>
              <w:lang w:val="es-ES" w:eastAsia="es-ES"/>
            </w:rPr>
          </w:pPr>
          <w:hyperlink w:anchor="_Toc58485801" w:history="1">
            <w:r w:rsidRPr="002B0CE7">
              <w:rPr>
                <w:rStyle w:val="Hipervnculo"/>
              </w:rPr>
              <w:t>6.</w:t>
            </w:r>
            <w:r>
              <w:rPr>
                <w:rFonts w:eastAsiaTheme="minorEastAsia" w:cstheme="minorBidi"/>
                <w:sz w:val="22"/>
                <w:lang w:val="es-ES" w:eastAsia="es-ES"/>
              </w:rPr>
              <w:tab/>
            </w:r>
            <w:r w:rsidRPr="002B0CE7">
              <w:rPr>
                <w:rStyle w:val="Hipervnculo"/>
              </w:rPr>
              <w:t>BIBLIOGRAFÍA</w:t>
            </w:r>
            <w:r>
              <w:rPr>
                <w:webHidden/>
              </w:rPr>
              <w:tab/>
            </w:r>
            <w:r>
              <w:rPr>
                <w:webHidden/>
              </w:rPr>
              <w:fldChar w:fldCharType="begin"/>
            </w:r>
            <w:r>
              <w:rPr>
                <w:webHidden/>
              </w:rPr>
              <w:instrText xml:space="preserve"> PAGEREF _Toc58485801 \h </w:instrText>
            </w:r>
            <w:r>
              <w:rPr>
                <w:webHidden/>
              </w:rPr>
            </w:r>
            <w:r>
              <w:rPr>
                <w:webHidden/>
              </w:rPr>
              <w:fldChar w:fldCharType="separate"/>
            </w:r>
            <w:r>
              <w:rPr>
                <w:webHidden/>
              </w:rPr>
              <w:t>9</w:t>
            </w:r>
            <w:r>
              <w:rPr>
                <w:webHidden/>
              </w:rPr>
              <w:fldChar w:fldCharType="end"/>
            </w:r>
          </w:hyperlink>
        </w:p>
        <w:p w14:paraId="3DE29E39" w14:textId="1FB1439E" w:rsidR="00A90C74" w:rsidRDefault="008C3890" w:rsidP="00FD44B1">
          <w:pPr>
            <w:pStyle w:val="TDC1"/>
            <w:rPr>
              <w:lang w:val="es-ES"/>
            </w:rPr>
          </w:pPr>
          <w:r w:rsidRPr="007768CA">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Default="002042FE">
      <w:pPr>
        <w:ind w:firstLine="0"/>
        <w:jc w:val="left"/>
        <w:rPr>
          <w:lang w:val="es-ES"/>
        </w:rPr>
      </w:pPr>
      <w:r>
        <w:rPr>
          <w:lang w:val="es-ES"/>
        </w:rPr>
        <w:br w:type="page"/>
      </w:r>
    </w:p>
    <w:p w14:paraId="67DBD54E" w14:textId="16280E30" w:rsidR="002042FE" w:rsidRPr="007768CA" w:rsidRDefault="002042FE" w:rsidP="002042FE">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r>
        <w:rPr>
          <w:rFonts w:asciiTheme="majorHAnsi" w:hAnsiTheme="majorHAnsi" w:cstheme="majorHAnsi"/>
          <w:sz w:val="48"/>
          <w:szCs w:val="44"/>
          <w:lang w:val="es-ES"/>
        </w:rPr>
        <w:t xml:space="preserve"> DE FIGURAS</w:t>
      </w:r>
    </w:p>
    <w:p w14:paraId="7280E899" w14:textId="6E6921DC" w:rsidR="00F37DA5" w:rsidRDefault="00280722">
      <w:pPr>
        <w:pStyle w:val="Tabladeilustraciones"/>
        <w:tabs>
          <w:tab w:val="right" w:leader="dot" w:pos="8494"/>
        </w:tabs>
        <w:rPr>
          <w:rFonts w:eastAsiaTheme="minorEastAsia" w:cstheme="minorBidi"/>
          <w:noProof/>
          <w:sz w:val="22"/>
          <w:lang w:val="es-ES" w:eastAsia="es-ES"/>
        </w:rPr>
      </w:pPr>
      <w:r>
        <w:rPr>
          <w:lang w:val="es-ES"/>
        </w:rPr>
        <w:fldChar w:fldCharType="begin"/>
      </w:r>
      <w:r>
        <w:rPr>
          <w:lang w:val="es-ES"/>
        </w:rPr>
        <w:instrText xml:space="preserve"> TOC \h \z \c "Figura" </w:instrText>
      </w:r>
      <w:r>
        <w:rPr>
          <w:lang w:val="es-ES"/>
        </w:rPr>
        <w:fldChar w:fldCharType="separate"/>
      </w:r>
      <w:hyperlink r:id="rId17" w:anchor="_Toc58485802" w:history="1">
        <w:r w:rsidR="00F37DA5" w:rsidRPr="00BA6297">
          <w:rPr>
            <w:rStyle w:val="Hipervnculo"/>
            <w:noProof/>
            <w:lang w:val="es-ES"/>
          </w:rPr>
          <w:t>Figura 1 Diagrama de Gantt del proyecto.</w:t>
        </w:r>
        <w:r w:rsidR="00F37DA5">
          <w:rPr>
            <w:noProof/>
            <w:webHidden/>
          </w:rPr>
          <w:tab/>
        </w:r>
        <w:r w:rsidR="00F37DA5">
          <w:rPr>
            <w:noProof/>
            <w:webHidden/>
          </w:rPr>
          <w:fldChar w:fldCharType="begin"/>
        </w:r>
        <w:r w:rsidR="00F37DA5">
          <w:rPr>
            <w:noProof/>
            <w:webHidden/>
          </w:rPr>
          <w:instrText xml:space="preserve"> PAGEREF _Toc58485802 \h </w:instrText>
        </w:r>
        <w:r w:rsidR="00F37DA5">
          <w:rPr>
            <w:noProof/>
            <w:webHidden/>
          </w:rPr>
        </w:r>
        <w:r w:rsidR="00F37DA5">
          <w:rPr>
            <w:noProof/>
            <w:webHidden/>
          </w:rPr>
          <w:fldChar w:fldCharType="separate"/>
        </w:r>
        <w:r w:rsidR="00F37DA5">
          <w:rPr>
            <w:noProof/>
            <w:webHidden/>
          </w:rPr>
          <w:t>7</w:t>
        </w:r>
        <w:r w:rsidR="00F37DA5">
          <w:rPr>
            <w:noProof/>
            <w:webHidden/>
          </w:rPr>
          <w:fldChar w:fldCharType="end"/>
        </w:r>
      </w:hyperlink>
    </w:p>
    <w:p w14:paraId="21616402" w14:textId="56682693" w:rsidR="002042FE" w:rsidRDefault="00280722" w:rsidP="002042FE">
      <w:pPr>
        <w:ind w:firstLine="0"/>
        <w:rPr>
          <w:lang w:val="es-ES"/>
        </w:rPr>
      </w:pPr>
      <w:r>
        <w:rPr>
          <w:lang w:val="es-ES"/>
        </w:rPr>
        <w:fldChar w:fldCharType="end"/>
      </w:r>
    </w:p>
    <w:p w14:paraId="190A132C" w14:textId="77777777" w:rsidR="002042FE" w:rsidRDefault="002042FE" w:rsidP="002042FE">
      <w:pPr>
        <w:ind w:firstLine="0"/>
        <w:rPr>
          <w:lang w:val="es-ES"/>
        </w:rPr>
      </w:pPr>
    </w:p>
    <w:p w14:paraId="70790797" w14:textId="30466E81" w:rsidR="002042FE" w:rsidRPr="002042FE" w:rsidRDefault="002042FE" w:rsidP="002042FE">
      <w:pPr>
        <w:rPr>
          <w:lang w:val="es-ES"/>
        </w:rPr>
        <w:sectPr w:rsidR="002042FE" w:rsidRPr="002042F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7768CA" w:rsidRDefault="005220DF" w:rsidP="00CA4D76">
      <w:pPr>
        <w:pStyle w:val="Ttulo1"/>
        <w:rPr>
          <w:lang w:val="es-ES"/>
        </w:rPr>
      </w:pPr>
      <w:bookmarkStart w:id="14" w:name="_Toc58485796"/>
      <w:r w:rsidRPr="007768CA">
        <w:rPr>
          <w:lang w:val="es-ES"/>
        </w:rPr>
        <w:lastRenderedPageBreak/>
        <w:t>INTRODUCCIÓN</w:t>
      </w:r>
      <w:bookmarkEnd w:id="14"/>
    </w:p>
    <w:p w14:paraId="68FC1EF1" w14:textId="05145E8A" w:rsidR="007768CA" w:rsidRPr="007768CA" w:rsidRDefault="007768CA" w:rsidP="007768CA">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MqyV3zOf","properties":{"formattedCitation":"[1]","plainCitation":"[1]","noteIndex":0},"citationItems":[{"id":"dCHCOnn7/fCCTrIDe","uris":["http://zotero.org/users/local/TfFDPRsS/items/FP2BM2NM"],"uri":["http://zotero.org/users/local/TfFDPRsS/items/FP2BM2NM"],"itemData":{"id":5,"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741AC9">
        <w:rPr>
          <w:lang w:val="es-ES" w:eastAsia="es-ES"/>
        </w:rPr>
        <w:fldChar w:fldCharType="separate"/>
      </w:r>
      <w:r w:rsidR="00741AC9">
        <w:rPr>
          <w:noProof/>
          <w:lang w:val="es-ES" w:eastAsia="es-ES"/>
        </w:rPr>
        <w:t>[1]</w:t>
      </w:r>
      <w:r w:rsidR="00741AC9">
        <w:rPr>
          <w:lang w:val="es-ES" w:eastAsia="es-ES"/>
        </w:rPr>
        <w:fldChar w:fldCharType="end"/>
      </w:r>
    </w:p>
    <w:p w14:paraId="362FAE64" w14:textId="24515D1E" w:rsidR="007768CA" w:rsidRPr="007768CA" w:rsidRDefault="007768CA" w:rsidP="00741AC9">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que representa más del 60% de todos los tumores cerebrales en adult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KY5lIPmK","properties":{"formattedCitation":"[2]","plainCitation":"[2]","noteIndex":0},"citationItems":[{"id":"dCHCOnn7/nWAjBwt5","uris":["http://zotero.org/users/local/TfFDPRsS/items/PX8KLN2K"],"uri":["http://zotero.org/users/local/TfFDPRsS/items/PX8KLN2K"],"itemData":{"id":2,"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741AC9">
        <w:rPr>
          <w:lang w:val="es-ES" w:eastAsia="es-ES"/>
        </w:rPr>
        <w:fldChar w:fldCharType="separate"/>
      </w:r>
      <w:r w:rsidR="00741AC9">
        <w:rPr>
          <w:noProof/>
          <w:lang w:val="es-ES" w:eastAsia="es-ES"/>
        </w:rPr>
        <w:t>[2]</w:t>
      </w:r>
      <w:r w:rsidR="00741AC9">
        <w:rPr>
          <w:lang w:val="es-ES" w:eastAsia="es-ES"/>
        </w:rPr>
        <w:fldChar w:fldCharType="end"/>
      </w:r>
    </w:p>
    <w:p w14:paraId="28550E39" w14:textId="7F990F78" w:rsidR="007768CA" w:rsidRPr="007768CA" w:rsidRDefault="007768CA" w:rsidP="007768CA">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sidR="007C6F1F">
        <w:rPr>
          <w:lang w:val="es-ES" w:eastAsia="es-ES"/>
        </w:rPr>
        <w:t xml:space="preserve">los </w:t>
      </w:r>
      <w:r w:rsidRPr="007768CA">
        <w:rPr>
          <w:lang w:val="es-ES" w:eastAsia="es-ES"/>
        </w:rPr>
        <w:t>5 añ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CiHy5nBq","properties":{"formattedCitation":"[3]","plainCitation":"[3]","noteIndex":0},"citationItems":[{"id":"dCHCOnn7/beu6bXOm","uris":["http://zotero.org/users/local/TfFDPRsS/items/CGQM8RXV"],"uri":["http://zotero.org/users/local/TfFDPRsS/items/CGQM8RXV"],"itemData":{"id":3,"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741AC9">
        <w:rPr>
          <w:lang w:val="es-ES" w:eastAsia="es-ES"/>
        </w:rPr>
        <w:fldChar w:fldCharType="separate"/>
      </w:r>
      <w:r w:rsidR="00741AC9">
        <w:rPr>
          <w:noProof/>
          <w:lang w:val="es-ES" w:eastAsia="es-ES"/>
        </w:rPr>
        <w:t>[3]</w:t>
      </w:r>
      <w:r w:rsidR="00741AC9">
        <w:rPr>
          <w:lang w:val="es-ES" w:eastAsia="es-ES"/>
        </w:rPr>
        <w:fldChar w:fldCharType="end"/>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05C36B36" w14:textId="150A4A6C" w:rsidR="007768CA" w:rsidRPr="007768CA" w:rsidRDefault="007768CA" w:rsidP="007768CA">
      <w:pPr>
        <w:rPr>
          <w:lang w:val="es-ES" w:eastAsia="es-ES"/>
        </w:rPr>
      </w:pPr>
      <w:r w:rsidRPr="007768CA">
        <w:rPr>
          <w:lang w:val="es-ES" w:eastAsia="es-ES"/>
        </w:rPr>
        <w:t>La detección del Glioblastoma se basa tanto en técnicas invasivas como técnicas de imagen no invasivas. El método por excelencia</w:t>
      </w:r>
      <w:r w:rsidR="00485CFB">
        <w:rPr>
          <w:lang w:val="es-ES" w:eastAsia="es-ES"/>
        </w:rPr>
        <w:t xml:space="preserve"> </w:t>
      </w:r>
      <w:r w:rsidR="00485CFB">
        <w:rPr>
          <w:lang w:val="es-ES" w:eastAsia="es-ES"/>
        </w:rPr>
        <w:fldChar w:fldCharType="begin"/>
      </w:r>
      <w:r w:rsidR="00485CFB">
        <w:rPr>
          <w:lang w:val="es-ES" w:eastAsia="es-ES"/>
        </w:rPr>
        <w:instrText xml:space="preserve"> ADDIN ZOTERO_ITEM CSL_CITATION {"citationID":"BqHjhmPr","properties":{"formattedCitation":"[4]","plainCitation":"[4]","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485CFB">
        <w:rPr>
          <w:lang w:val="es-ES" w:eastAsia="es-ES"/>
        </w:rPr>
        <w:fldChar w:fldCharType="separate"/>
      </w:r>
      <w:r w:rsidR="00485CFB" w:rsidRPr="00485CFB">
        <w:rPr>
          <w:rFonts w:ascii="Calibri" w:hAnsi="Calibri" w:cs="Calibri"/>
          <w:lang w:val="es-ES"/>
        </w:rPr>
        <w:t>[4]</w:t>
      </w:r>
      <w:r w:rsidR="00485CFB">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26654C77" w14:textId="74ACC8C8" w:rsidR="00D254E8" w:rsidRDefault="007768CA" w:rsidP="007768CA">
      <w:pPr>
        <w:rPr>
          <w:lang w:val="es-ES" w:eastAsia="es-ES"/>
        </w:rPr>
      </w:pPr>
      <w:r w:rsidRPr="007768CA">
        <w:rPr>
          <w:lang w:val="es-ES" w:eastAsia="es-ES"/>
        </w:rPr>
        <w:t>Una detección precoz del cáncer es de suma importancia</w:t>
      </w:r>
      <w:r w:rsidR="007808B5">
        <w:rPr>
          <w:lang w:val="es-ES" w:eastAsia="es-ES"/>
        </w:rPr>
        <w:t xml:space="preserve">. La detección y diagnóstico mediante técnicas de imagen avanzadas reduce la necesidad de una cirugía exploratoria para ello. Además, la posibilidad de detectar y tratar un glioma de bajo </w:t>
      </w:r>
      <w:r w:rsidR="000D39AB">
        <w:rPr>
          <w:lang w:val="es-ES" w:eastAsia="es-ES"/>
        </w:rPr>
        <w:t>grado</w:t>
      </w:r>
      <w:r w:rsidR="007808B5">
        <w:rPr>
          <w:lang w:val="es-ES" w:eastAsia="es-ES"/>
        </w:rPr>
        <w:t xml:space="preserve">, antes de que progrese a un Glioblastoma, puede marcar la diferencia entre la vida y la muerte </w:t>
      </w:r>
      <w:r w:rsidR="007808B5">
        <w:rPr>
          <w:lang w:val="es-ES" w:eastAsia="es-ES"/>
        </w:rPr>
        <w:fldChar w:fldCharType="begin"/>
      </w:r>
      <w:r w:rsidR="007808B5">
        <w:rPr>
          <w:lang w:val="es-ES" w:eastAsia="es-ES"/>
        </w:rPr>
        <w:instrText xml:space="preserve"> ADDIN ZOTERO_ITEM CSL_CITATION {"citationID":"BzKUtFTJ","properties":{"formattedCitation":"[5]","plainCitation":"[5]","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7808B5">
        <w:rPr>
          <w:lang w:val="es-ES" w:eastAsia="es-ES"/>
        </w:rPr>
        <w:fldChar w:fldCharType="separate"/>
      </w:r>
      <w:r w:rsidR="007808B5" w:rsidRPr="007808B5">
        <w:rPr>
          <w:rFonts w:ascii="Calibri" w:hAnsi="Calibri" w:cs="Calibri"/>
          <w:lang w:val="es-ES"/>
        </w:rPr>
        <w:t>[5]</w:t>
      </w:r>
      <w:r w:rsidR="007808B5">
        <w:rPr>
          <w:lang w:val="es-ES" w:eastAsia="es-ES"/>
        </w:rPr>
        <w:fldChar w:fldCharType="end"/>
      </w:r>
      <w:r w:rsidR="007808B5">
        <w:rPr>
          <w:lang w:val="es-ES" w:eastAsia="es-ES"/>
        </w:rPr>
        <w:t>.</w:t>
      </w:r>
      <w:r w:rsidR="00CA476A">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CA476A">
        <w:rPr>
          <w:lang w:val="es-ES" w:eastAsia="es-ES"/>
        </w:rPr>
        <w:fldChar w:fldCharType="begin"/>
      </w:r>
      <w:r w:rsidR="00CA476A">
        <w:rPr>
          <w:lang w:val="es-ES" w:eastAsia="es-ES"/>
        </w:rPr>
        <w:instrText xml:space="preserve"> ADDIN ZOTERO_ITEM CSL_CITATION {"citationID":"2H74OSRX","properties":{"formattedCitation":"[6]","plainCitation":"[6]","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CA476A">
        <w:rPr>
          <w:lang w:val="es-ES" w:eastAsia="es-ES"/>
        </w:rPr>
        <w:fldChar w:fldCharType="separate"/>
      </w:r>
      <w:r w:rsidR="00CA476A" w:rsidRPr="00CA476A">
        <w:rPr>
          <w:rFonts w:ascii="Calibri" w:hAnsi="Calibri" w:cs="Calibri"/>
          <w:lang w:val="es-ES"/>
        </w:rPr>
        <w:t>[6]</w:t>
      </w:r>
      <w:r w:rsidR="00CA476A">
        <w:rPr>
          <w:lang w:val="es-ES" w:eastAsia="es-ES"/>
        </w:rPr>
        <w:fldChar w:fldCharType="end"/>
      </w:r>
      <w:r w:rsidR="00CA476A">
        <w:rPr>
          <w:lang w:val="es-ES" w:eastAsia="es-ES"/>
        </w:rPr>
        <w:t>.</w:t>
      </w:r>
      <w:r w:rsidR="00061B81">
        <w:rPr>
          <w:lang w:val="es-ES" w:eastAsia="es-ES"/>
        </w:rPr>
        <w:t xml:space="preserve"> Cabe destacar que no siempre es posible detectar un glioma de bajo grado ya que a veces se generan de n</w:t>
      </w:r>
      <w:r w:rsidR="005A2911">
        <w:rPr>
          <w:lang w:val="es-ES" w:eastAsia="es-ES"/>
        </w:rPr>
        <w:t>ue</w:t>
      </w:r>
      <w:r w:rsidR="00061B81">
        <w:rPr>
          <w:lang w:val="es-ES" w:eastAsia="es-ES"/>
        </w:rPr>
        <w:t xml:space="preserve">vo sin evidencias de un precursor de menor grado </w:t>
      </w:r>
      <w:r w:rsidR="00061B81">
        <w:rPr>
          <w:lang w:val="es-ES" w:eastAsia="es-ES"/>
        </w:rPr>
        <w:fldChar w:fldCharType="begin"/>
      </w:r>
      <w:r w:rsidR="00061B81">
        <w:rPr>
          <w:lang w:val="es-ES" w:eastAsia="es-ES"/>
        </w:rPr>
        <w:instrText xml:space="preserve"> ADDIN ZOTERO_ITEM CSL_CITATION {"citationID":"E1wBH9C7","properties":{"formattedCitation":"[7]","plainCitation":"[7]","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061B81">
        <w:rPr>
          <w:lang w:val="es-ES" w:eastAsia="es-ES"/>
        </w:rPr>
        <w:fldChar w:fldCharType="separate"/>
      </w:r>
      <w:r w:rsidR="00061B81" w:rsidRPr="00061B81">
        <w:rPr>
          <w:rFonts w:ascii="Calibri" w:hAnsi="Calibri" w:cs="Calibri"/>
          <w:lang w:val="es-ES"/>
        </w:rPr>
        <w:t>[7]</w:t>
      </w:r>
      <w:r w:rsidR="00061B81">
        <w:rPr>
          <w:lang w:val="es-ES" w:eastAsia="es-ES"/>
        </w:rPr>
        <w:fldChar w:fldCharType="end"/>
      </w:r>
      <w:r w:rsidR="00061B81">
        <w:rPr>
          <w:lang w:val="es-ES" w:eastAsia="es-ES"/>
        </w:rPr>
        <w:t xml:space="preserve">. </w:t>
      </w:r>
      <w:r w:rsidR="0032088F">
        <w:rPr>
          <w:lang w:val="es-ES" w:eastAsia="es-ES"/>
        </w:rPr>
        <w:t>L</w:t>
      </w:r>
      <w:r w:rsidRPr="007768CA">
        <w:rPr>
          <w:lang w:val="es-ES" w:eastAsia="es-ES"/>
        </w:rPr>
        <w:t>a</w:t>
      </w:r>
      <w:r w:rsidR="0032088F">
        <w:rPr>
          <w:lang w:val="es-ES" w:eastAsia="es-ES"/>
        </w:rPr>
        <w:t xml:space="preserve"> fundación del </w:t>
      </w:r>
      <w:r w:rsidR="00522F7C">
        <w:rPr>
          <w:lang w:val="es-ES" w:eastAsia="es-ES"/>
        </w:rPr>
        <w:t>G</w:t>
      </w:r>
      <w:r w:rsidR="0032088F">
        <w:rPr>
          <w:lang w:val="es-ES" w:eastAsia="es-ES"/>
        </w:rPr>
        <w:t>lioblastoma afirma que una detección precoz</w:t>
      </w:r>
      <w:r w:rsidRPr="007768CA">
        <w:rPr>
          <w:lang w:val="es-ES" w:eastAsia="es-ES"/>
        </w:rPr>
        <w:t xml:space="preserve"> podría llegar a </w:t>
      </w:r>
      <w:r w:rsidR="0032088F">
        <w:rPr>
          <w:lang w:val="es-ES" w:eastAsia="es-ES"/>
        </w:rPr>
        <w:t>posibilitar un tratamiento sin</w:t>
      </w:r>
      <w:r w:rsidRPr="007768CA">
        <w:rPr>
          <w:lang w:val="es-ES" w:eastAsia="es-ES"/>
        </w:rPr>
        <w:t xml:space="preserve"> cirugía. </w:t>
      </w:r>
      <w:r w:rsidR="0032088F">
        <w:rPr>
          <w:lang w:val="es-ES" w:eastAsia="es-ES"/>
        </w:rPr>
        <w:t>También expone que</w:t>
      </w:r>
      <w:r w:rsidR="00522F7C">
        <w:rPr>
          <w:lang w:val="es-ES" w:eastAsia="es-ES"/>
        </w:rPr>
        <w:t xml:space="preserve"> v</w:t>
      </w:r>
      <w:r w:rsidRPr="007768CA">
        <w:rPr>
          <w:lang w:val="es-ES" w:eastAsia="es-ES"/>
        </w:rPr>
        <w:t>arios estudios han demostrado que la resección del Glioblastoma puede estimular cualquier célula cancerígena no eliminada y hacer que crezca hasta un 75% más rápido que antes de la intervención</w:t>
      </w:r>
      <w:r w:rsidR="00522F7C">
        <w:rPr>
          <w:lang w:val="es-ES" w:eastAsia="es-ES"/>
        </w:rPr>
        <w:t xml:space="preserve">, dando </w:t>
      </w:r>
      <w:r w:rsidR="00170A33">
        <w:rPr>
          <w:lang w:val="es-ES" w:eastAsia="es-ES"/>
        </w:rPr>
        <w:t>aún</w:t>
      </w:r>
      <w:r w:rsidR="00522F7C">
        <w:rPr>
          <w:lang w:val="es-ES" w:eastAsia="es-ES"/>
        </w:rPr>
        <w:t xml:space="preserve"> más importancia a la detección</w:t>
      </w:r>
      <w:r w:rsidR="0042572B">
        <w:rPr>
          <w:lang w:val="es-ES" w:eastAsia="es-ES"/>
        </w:rPr>
        <w:t>.</w:t>
      </w:r>
      <w:r w:rsidR="00522F7C">
        <w:rPr>
          <w:lang w:val="es-ES" w:eastAsia="es-ES"/>
        </w:rPr>
        <w:t xml:space="preserve"> </w:t>
      </w:r>
      <w:r w:rsidR="00741AC9">
        <w:rPr>
          <w:lang w:val="es-ES" w:eastAsia="es-ES"/>
        </w:rPr>
        <w:fldChar w:fldCharType="begin"/>
      </w:r>
      <w:r w:rsidR="0042572B">
        <w:rPr>
          <w:lang w:val="es-ES" w:eastAsia="es-ES"/>
        </w:rPr>
        <w:instrText xml:space="preserve"> ADDIN ZOTERO_ITEM CSL_CITATION {"citationID":"LxeQ7xho","properties":{"formattedCitation":"[8]","plainCitation":"[8]","noteIndex":0},"citationItems":[{"id":"dCHCOnn7/TztavF1p","uris":["http://zotero.org/users/local/TfFDPRsS/items/8L674DQ4"],"uri":["http://zotero.org/users/local/TfFDPRsS/items/8L674DQ4"],"itemData":{"id":7,"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741AC9">
        <w:rPr>
          <w:lang w:val="es-ES" w:eastAsia="es-ES"/>
        </w:rPr>
        <w:fldChar w:fldCharType="separate"/>
      </w:r>
      <w:r w:rsidR="00061B81" w:rsidRPr="00061B81">
        <w:rPr>
          <w:rFonts w:ascii="Calibri" w:hAnsi="Calibri" w:cs="Calibri"/>
          <w:lang w:val="es-ES"/>
        </w:rPr>
        <w:t>[8]</w:t>
      </w:r>
      <w:r w:rsidR="00741AC9">
        <w:rPr>
          <w:lang w:val="es-ES" w:eastAsia="es-ES"/>
        </w:rPr>
        <w:fldChar w:fldCharType="end"/>
      </w:r>
    </w:p>
    <w:p w14:paraId="6571C4E3" w14:textId="797B746C" w:rsidR="005A2911" w:rsidRDefault="005A2911" w:rsidP="007768CA">
      <w:pPr>
        <w:rPr>
          <w:lang w:val="es-ES" w:eastAsia="es-ES"/>
        </w:rPr>
      </w:pPr>
      <w:r>
        <w:rPr>
          <w:lang w:val="es-ES" w:eastAsia="es-ES"/>
        </w:rPr>
        <w:lastRenderedPageBreak/>
        <w:t>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w:t>
      </w:r>
      <w:r w:rsidR="0042572B">
        <w:rPr>
          <w:lang w:val="es-ES" w:eastAsia="es-ES"/>
        </w:rPr>
        <w:t xml:space="preserve">rgado asistir a los médicos a la hora de planificar el tratamiento mediante el análisis de datos clínicos, datos genéticos e imágenes médicas, realizando recomendaciones. </w:t>
      </w:r>
      <w:r w:rsidR="0042572B">
        <w:rPr>
          <w:lang w:val="es-ES" w:eastAsia="es-ES"/>
        </w:rPr>
        <w:fldChar w:fldCharType="begin"/>
      </w:r>
      <w:r w:rsidR="0042572B">
        <w:rPr>
          <w:lang w:val="es-ES" w:eastAsia="es-ES"/>
        </w:rPr>
        <w:instrText xml:space="preserve"> ADDIN ZOTERO_ITEM CSL_CITATION {"citationID":"tx0TgN1n","properties":{"formattedCitation":"[9]","plainCitation":"[9]","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42572B">
        <w:rPr>
          <w:lang w:val="es-ES" w:eastAsia="es-ES"/>
        </w:rPr>
        <w:fldChar w:fldCharType="separate"/>
      </w:r>
      <w:r w:rsidR="0042572B" w:rsidRPr="0042572B">
        <w:rPr>
          <w:rFonts w:ascii="Calibri" w:hAnsi="Calibri" w:cs="Calibri"/>
        </w:rPr>
        <w:t>[9]</w:t>
      </w:r>
      <w:r w:rsidR="0042572B">
        <w:rPr>
          <w:lang w:val="es-ES" w:eastAsia="es-ES"/>
        </w:rPr>
        <w:fldChar w:fldCharType="end"/>
      </w:r>
    </w:p>
    <w:p w14:paraId="7090F889" w14:textId="5DEA4E7F" w:rsidR="0088491D" w:rsidRDefault="007768CA" w:rsidP="007768CA">
      <w:pPr>
        <w:rPr>
          <w:lang w:val="es-ES" w:eastAsia="es-ES"/>
        </w:rPr>
      </w:pPr>
      <w:r w:rsidRPr="007768CA">
        <w:rPr>
          <w:lang w:val="es-ES" w:eastAsia="es-ES"/>
        </w:rPr>
        <w:t xml:space="preserve">Teniendo todo esto en cuenta, se quiere desarrollar un sistema que sea capaz de detectar un Glioblastoma partiendo de las imágenes adquiridas mediante RM o TAC. Asimismo, se quieren combinar las características </w:t>
      </w:r>
      <w:r w:rsidR="002D3A26">
        <w:rPr>
          <w:lang w:val="es-ES" w:eastAsia="es-ES"/>
        </w:rPr>
        <w:t xml:space="preserve">del tumor </w:t>
      </w:r>
      <w:r w:rsidRPr="007768CA">
        <w:rPr>
          <w:lang w:val="es-ES" w:eastAsia="es-ES"/>
        </w:rPr>
        <w:t>extraídas de las imágene</w:t>
      </w:r>
      <w:r w:rsidR="002D3A26">
        <w:rPr>
          <w:lang w:val="es-ES" w:eastAsia="es-ES"/>
        </w:rPr>
        <w:t>s como pueden ser su posición, tamaño, forma o textura</w:t>
      </w:r>
      <w:r w:rsidRPr="007768CA">
        <w:rPr>
          <w:lang w:val="es-ES" w:eastAsia="es-ES"/>
        </w:rPr>
        <w:t xml:space="preserve"> con otros datos </w:t>
      </w:r>
      <w:r w:rsidR="002D3A26">
        <w:rPr>
          <w:lang w:val="es-ES" w:eastAsia="es-ES"/>
        </w:rPr>
        <w:t>poblacionales y hábitos</w:t>
      </w:r>
      <w:r w:rsidR="00FD19B4">
        <w:rPr>
          <w:lang w:val="es-ES" w:eastAsia="es-ES"/>
        </w:rPr>
        <w:t xml:space="preserve"> de vida</w:t>
      </w:r>
      <w:r w:rsidR="002D3A26">
        <w:rPr>
          <w:lang w:val="es-ES" w:eastAsia="es-ES"/>
        </w:rPr>
        <w:t xml:space="preserve"> </w:t>
      </w:r>
      <w:r w:rsidRPr="007768CA">
        <w:rPr>
          <w:lang w:val="es-ES" w:eastAsia="es-ES"/>
        </w:rPr>
        <w:t>sobre los pacientes para tratar de encontrar alguna relación con la aparición del Glioblastoma.</w:t>
      </w:r>
    </w:p>
    <w:p w14:paraId="00D24D7C" w14:textId="77777777" w:rsidR="0042572B" w:rsidRPr="007768CA" w:rsidRDefault="0042572B" w:rsidP="007768CA">
      <w:pPr>
        <w:rPr>
          <w:lang w:val="es-ES" w:eastAsia="es-ES"/>
        </w:rPr>
      </w:pPr>
    </w:p>
    <w:p w14:paraId="181F0DBF" w14:textId="553515C5" w:rsidR="00854CD5" w:rsidRPr="007768CA" w:rsidRDefault="00854CD5">
      <w:pPr>
        <w:ind w:firstLine="0"/>
        <w:jc w:val="left"/>
        <w:rPr>
          <w:lang w:val="es-ES" w:eastAsia="es-ES"/>
        </w:rPr>
      </w:pPr>
      <w:r w:rsidRPr="007768CA">
        <w:rPr>
          <w:lang w:val="es-ES" w:eastAsia="es-ES"/>
        </w:rPr>
        <w:br w:type="page"/>
      </w:r>
    </w:p>
    <w:p w14:paraId="64431020" w14:textId="1B63014D" w:rsidR="001E65C3" w:rsidRPr="007768CA" w:rsidRDefault="005220DF" w:rsidP="001E65C3">
      <w:pPr>
        <w:pStyle w:val="Ttulo1"/>
        <w:rPr>
          <w:lang w:val="es-ES"/>
        </w:rPr>
      </w:pPr>
      <w:bookmarkStart w:id="15" w:name="_Toc58485797"/>
      <w:r w:rsidRPr="007768CA">
        <w:rPr>
          <w:lang w:val="es-ES"/>
        </w:rPr>
        <w:lastRenderedPageBreak/>
        <w:t>OBJETIVOS</w:t>
      </w:r>
      <w:bookmarkEnd w:id="15"/>
    </w:p>
    <w:p w14:paraId="5418DDA3" w14:textId="75E981D6" w:rsidR="007768CA" w:rsidRPr="007768CA" w:rsidRDefault="007768CA" w:rsidP="007768CA">
      <w:pPr>
        <w:rPr>
          <w:lang w:val="es-ES" w:eastAsia="es-ES"/>
        </w:rPr>
      </w:pPr>
      <w:r w:rsidRPr="007768CA">
        <w:rPr>
          <w:lang w:val="es-ES" w:eastAsia="es-ES"/>
        </w:rPr>
        <w:t xml:space="preserve">El objetivo principal del proyecto es realizar un sistema inteligente que realice </w:t>
      </w:r>
      <w:r w:rsidR="000136A7">
        <w:rPr>
          <w:lang w:val="es-ES" w:eastAsia="es-ES"/>
        </w:rPr>
        <w:t xml:space="preserve">un </w:t>
      </w:r>
      <w:r w:rsidRPr="007768CA">
        <w:rPr>
          <w:lang w:val="es-ES" w:eastAsia="es-ES"/>
        </w:rPr>
        <w:t>primer diagnóstico</w:t>
      </w:r>
      <w:r w:rsidR="00DF57E6">
        <w:rPr>
          <w:lang w:val="es-ES" w:eastAsia="es-ES"/>
        </w:rPr>
        <w:t xml:space="preserve">, y en caso de que se detecte un tumor, realizar una predicción de la probabilidad de que este tumor vuelva a aparecer </w:t>
      </w:r>
      <w:r w:rsidRPr="007768CA">
        <w:rPr>
          <w:lang w:val="es-ES" w:eastAsia="es-ES"/>
        </w:rPr>
        <w:t xml:space="preserve">y </w:t>
      </w:r>
      <w:r w:rsidR="00DF57E6">
        <w:rPr>
          <w:lang w:val="es-ES" w:eastAsia="es-ES"/>
        </w:rPr>
        <w:t xml:space="preserve">las probabilidades de que el paciente sobreviva. Todo esto </w:t>
      </w:r>
      <w:r w:rsidRPr="007768CA">
        <w:rPr>
          <w:lang w:val="es-ES" w:eastAsia="es-ES"/>
        </w:rPr>
        <w:t>basándose en el análisis de imágenes médicas y parámetros poblacionales extraídos de pacientes que sufren de dicha enfermedad</w:t>
      </w:r>
      <w:r w:rsidR="00DF57E6">
        <w:rPr>
          <w:lang w:val="es-ES" w:eastAsia="es-ES"/>
        </w:rPr>
        <w:t xml:space="preserve">. </w:t>
      </w:r>
      <w:r w:rsidRPr="007768CA">
        <w:rPr>
          <w:lang w:val="es-ES" w:eastAsia="es-ES"/>
        </w:rPr>
        <w:t>Se han planteado una serie de objetivos secundarios los cuales definen los elementos necesarios para lograr cumplir el objetivo principal</w:t>
      </w:r>
      <w:r w:rsidR="006D423A">
        <w:rPr>
          <w:lang w:val="es-ES" w:eastAsia="es-ES"/>
        </w:rPr>
        <w:t xml:space="preserve"> y se exponen a continuación</w:t>
      </w:r>
      <w:r w:rsidRPr="007768CA">
        <w:rPr>
          <w:lang w:val="es-ES" w:eastAsia="es-ES"/>
        </w:rPr>
        <w:t>.</w:t>
      </w:r>
    </w:p>
    <w:p w14:paraId="58FBA110" w14:textId="04EA1642" w:rsidR="007768CA" w:rsidRDefault="007768CA" w:rsidP="00A16755">
      <w:pPr>
        <w:pStyle w:val="Prrafodelista"/>
        <w:numPr>
          <w:ilvl w:val="0"/>
          <w:numId w:val="47"/>
        </w:numPr>
        <w:rPr>
          <w:lang w:val="es-ES" w:eastAsia="es-ES"/>
        </w:rPr>
      </w:pPr>
      <w:r w:rsidRPr="00EC6003">
        <w:rPr>
          <w:lang w:val="es-ES" w:eastAsia="es-ES"/>
        </w:rPr>
        <w:t xml:space="preserve">El sistema por desarrollar debe basarse en datos obtenidos de al menos 50 pacientes para asegurar la fiabilidad </w:t>
      </w:r>
      <w:r w:rsidR="00A16755">
        <w:rPr>
          <w:lang w:val="es-ES" w:eastAsia="es-ES"/>
        </w:rPr>
        <w:t>del sistema de predicción.</w:t>
      </w:r>
    </w:p>
    <w:p w14:paraId="596E42C8" w14:textId="709B3EF5" w:rsidR="00EB5158" w:rsidRDefault="00A16755" w:rsidP="00A16755">
      <w:pPr>
        <w:pStyle w:val="Prrafodelista"/>
        <w:numPr>
          <w:ilvl w:val="0"/>
          <w:numId w:val="47"/>
        </w:numPr>
        <w:rPr>
          <w:lang w:val="es-ES" w:eastAsia="es-ES"/>
        </w:rPr>
      </w:pPr>
      <w:r>
        <w:rPr>
          <w:lang w:val="es-ES" w:eastAsia="es-ES"/>
        </w:rPr>
        <w:t>El sistema deberá evaluarse empleando distintos parámetros y pruebas estadísticas.</w:t>
      </w:r>
    </w:p>
    <w:p w14:paraId="0ECB3352" w14:textId="70D3B758" w:rsidR="00A16755" w:rsidRDefault="00A16755" w:rsidP="00A16755">
      <w:pPr>
        <w:pStyle w:val="Prrafodelista"/>
        <w:numPr>
          <w:ilvl w:val="1"/>
          <w:numId w:val="47"/>
        </w:numPr>
        <w:rPr>
          <w:lang w:val="es-ES" w:eastAsia="es-ES"/>
        </w:rPr>
      </w:pPr>
      <w:r>
        <w:rPr>
          <w:lang w:val="es-ES" w:eastAsia="es-ES"/>
        </w:rPr>
        <w:t>Sensibilidad</w:t>
      </w:r>
      <w:r w:rsidR="003D5592">
        <w:rPr>
          <w:lang w:val="es-ES" w:eastAsia="es-ES"/>
        </w:rPr>
        <w:t>: capacidad de clasificar los elementos positivos como tal. Para cumplir con los objetivos, este valor debe ser mayor del 70%.</w:t>
      </w:r>
    </w:p>
    <w:p w14:paraId="100AB41F" w14:textId="7E2E27C7" w:rsidR="00A16755" w:rsidRDefault="00A16755" w:rsidP="00A16755">
      <w:pPr>
        <w:pStyle w:val="Prrafodelista"/>
        <w:numPr>
          <w:ilvl w:val="1"/>
          <w:numId w:val="47"/>
        </w:numPr>
        <w:rPr>
          <w:lang w:val="es-ES" w:eastAsia="es-ES"/>
        </w:rPr>
      </w:pPr>
      <w:r>
        <w:rPr>
          <w:lang w:val="es-ES" w:eastAsia="es-ES"/>
        </w:rPr>
        <w:t>Especificidad</w:t>
      </w:r>
      <w:r w:rsidR="003D5592">
        <w:rPr>
          <w:lang w:val="es-ES" w:eastAsia="es-ES"/>
        </w:rPr>
        <w:t>: capacidad de clasificar los elementos negativos como tal. Para cumplir con los objetivos, este valor debe ser mayor del 70%.</w:t>
      </w:r>
    </w:p>
    <w:p w14:paraId="34C8B8B9" w14:textId="3C20748D" w:rsidR="003D5592" w:rsidRDefault="003D5592" w:rsidP="003D5592">
      <w:pPr>
        <w:pStyle w:val="Prrafodelista"/>
        <w:numPr>
          <w:ilvl w:val="1"/>
          <w:numId w:val="47"/>
        </w:numPr>
        <w:rPr>
          <w:lang w:val="es-ES" w:eastAsia="es-ES"/>
        </w:rPr>
      </w:pPr>
      <w:r w:rsidRPr="00AA54E1">
        <w:rPr>
          <w:i/>
          <w:iCs/>
          <w:lang w:val="es-ES" w:eastAsia="es-ES"/>
        </w:rPr>
        <w:t>Accuracy</w:t>
      </w:r>
      <w:r>
        <w:rPr>
          <w:lang w:val="es-ES" w:eastAsia="es-ES"/>
        </w:rPr>
        <w:t xml:space="preserve">: </w:t>
      </w:r>
      <w:r w:rsidR="00485F40">
        <w:rPr>
          <w:lang w:val="es-ES" w:eastAsia="es-ES"/>
        </w:rPr>
        <w:t xml:space="preserve">porcentaje de predicciones realizadas correctamente. </w:t>
      </w:r>
      <w:r w:rsidR="00485F40">
        <w:rPr>
          <w:lang w:val="es-ES" w:eastAsia="es-ES"/>
        </w:rPr>
        <w:t xml:space="preserve">Para cumplir con los objetivos, este valor debe ser mayor del </w:t>
      </w:r>
      <w:r w:rsidR="00C16142">
        <w:rPr>
          <w:lang w:val="es-ES" w:eastAsia="es-ES"/>
        </w:rPr>
        <w:t>7</w:t>
      </w:r>
      <w:r w:rsidR="00485F40">
        <w:rPr>
          <w:lang w:val="es-ES" w:eastAsia="es-ES"/>
        </w:rPr>
        <w:t>0%.</w:t>
      </w:r>
    </w:p>
    <w:p w14:paraId="6EEEE6ED" w14:textId="37BECD51" w:rsidR="003D5592" w:rsidRDefault="003D5592" w:rsidP="003D5592">
      <w:pPr>
        <w:pStyle w:val="Prrafodelista"/>
        <w:numPr>
          <w:ilvl w:val="1"/>
          <w:numId w:val="47"/>
        </w:numPr>
        <w:rPr>
          <w:lang w:val="es-ES" w:eastAsia="es-ES"/>
        </w:rPr>
      </w:pPr>
      <w:r>
        <w:rPr>
          <w:lang w:val="es-ES" w:eastAsia="es-ES"/>
        </w:rPr>
        <w:t>Valor predictivo negativo/positivo</w:t>
      </w:r>
      <w:r w:rsidR="00C16142">
        <w:rPr>
          <w:lang w:val="es-ES" w:eastAsia="es-ES"/>
        </w:rPr>
        <w:t xml:space="preserve">: de los casos clasificados como positivos cuales se corresponden en la realidad con un caso positivo. Se aplica lo mismo para los casos negativos. </w:t>
      </w:r>
      <w:r w:rsidR="00C16142">
        <w:rPr>
          <w:lang w:val="es-ES" w:eastAsia="es-ES"/>
        </w:rPr>
        <w:t>Para cumplir con los objetivos, este valor debe ser mayor del 70%.</w:t>
      </w:r>
    </w:p>
    <w:p w14:paraId="649D1675" w14:textId="1437C3DE" w:rsidR="003D5592" w:rsidRPr="003D5592" w:rsidRDefault="003D5592" w:rsidP="003D5592">
      <w:pPr>
        <w:pStyle w:val="Prrafodelista"/>
        <w:numPr>
          <w:ilvl w:val="1"/>
          <w:numId w:val="47"/>
        </w:numPr>
        <w:rPr>
          <w:lang w:val="es-ES" w:eastAsia="es-ES"/>
        </w:rPr>
      </w:pPr>
      <w:r>
        <w:rPr>
          <w:lang w:val="es-ES" w:eastAsia="es-ES"/>
        </w:rPr>
        <w:t>Curva ROC</w:t>
      </w:r>
      <w:r>
        <w:rPr>
          <w:rStyle w:val="Refdenotaalpie"/>
          <w:lang w:val="es-ES" w:eastAsia="es-ES"/>
        </w:rPr>
        <w:footnoteReference w:id="1"/>
      </w:r>
      <w:r w:rsidR="0057789A">
        <w:rPr>
          <w:lang w:val="es-ES" w:eastAsia="es-ES"/>
        </w:rPr>
        <w:t>: método estadístico para la representación de la proporción de verdaderos positivos frente a la proporción de falsos positivos según se varía el umbral de discriminación.</w:t>
      </w:r>
    </w:p>
    <w:p w14:paraId="11B69A49" w14:textId="1F2D1825" w:rsidR="00992655" w:rsidRPr="007768CA" w:rsidRDefault="00EB5158" w:rsidP="00AA54E1">
      <w:pPr>
        <w:rPr>
          <w:lang w:val="es-ES" w:eastAsia="es-ES"/>
        </w:rPr>
      </w:pPr>
      <w:r>
        <w:rPr>
          <w:lang w:val="es-ES" w:eastAsia="es-ES"/>
        </w:rPr>
        <w:t>Como objetivo adicional</w:t>
      </w:r>
      <w:r w:rsidR="00AA54E1">
        <w:rPr>
          <w:lang w:val="es-ES" w:eastAsia="es-ES"/>
        </w:rPr>
        <w:t xml:space="preserve">, </w:t>
      </w:r>
      <w:r>
        <w:rPr>
          <w:lang w:val="es-ES" w:eastAsia="es-ES"/>
        </w:rPr>
        <w:t>si se logran todos los objetivos anteriores dentro de los límites marcados, l</w:t>
      </w:r>
      <w:r w:rsidR="007768CA" w:rsidRPr="007768CA">
        <w:rPr>
          <w:lang w:val="es-ES" w:eastAsia="es-ES"/>
        </w:rPr>
        <w:t xml:space="preserve">os resultados obtenidos en la predicción y el diagnóstico, así como, en caso de tener un diagnóstico desfavorable, la imagen médica con el </w:t>
      </w:r>
      <w:r w:rsidR="007768CA">
        <w:rPr>
          <w:lang w:val="es-ES" w:eastAsia="es-ES"/>
        </w:rPr>
        <w:t>G</w:t>
      </w:r>
      <w:r w:rsidR="007768CA" w:rsidRPr="007768CA">
        <w:rPr>
          <w:lang w:val="es-ES" w:eastAsia="es-ES"/>
        </w:rPr>
        <w:t>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7768CA" w:rsidRDefault="006C6526">
      <w:pPr>
        <w:ind w:firstLine="0"/>
        <w:jc w:val="left"/>
        <w:rPr>
          <w:lang w:val="es-ES" w:eastAsia="es-ES"/>
        </w:rPr>
      </w:pPr>
      <w:r w:rsidRPr="007768CA">
        <w:rPr>
          <w:lang w:val="es-ES" w:eastAsia="es-ES"/>
        </w:rPr>
        <w:br w:type="page"/>
      </w:r>
    </w:p>
    <w:p w14:paraId="38F5A78A" w14:textId="79874DFB" w:rsidR="00CC5622" w:rsidRPr="007768CA" w:rsidRDefault="005220DF" w:rsidP="00CC5622">
      <w:pPr>
        <w:pStyle w:val="Ttulo1"/>
        <w:rPr>
          <w:lang w:val="es-ES"/>
        </w:rPr>
      </w:pPr>
      <w:bookmarkStart w:id="16" w:name="_Toc58485798"/>
      <w:r w:rsidRPr="007768CA">
        <w:rPr>
          <w:lang w:val="es-ES"/>
        </w:rPr>
        <w:lastRenderedPageBreak/>
        <w:t>FASES</w:t>
      </w:r>
      <w:bookmarkEnd w:id="16"/>
    </w:p>
    <w:p w14:paraId="5E05F5AC" w14:textId="77777777" w:rsidR="007B6345" w:rsidRPr="00210189" w:rsidRDefault="007B6345" w:rsidP="007B6345">
      <w:pPr>
        <w:rPr>
          <w:lang w:val="es-ES" w:eastAsia="es-ES"/>
        </w:rPr>
      </w:pPr>
      <w:r w:rsidRPr="00210189">
        <w:rPr>
          <w:lang w:val="es-ES" w:eastAsia="es-ES"/>
        </w:rPr>
        <w:t>El proyecto ha sido dividido en distintas fases que marcarán el desarrollo del proyecto y son necesarias para alcanzar el objetivo fijado.</w:t>
      </w:r>
    </w:p>
    <w:p w14:paraId="25AE9F27" w14:textId="77777777" w:rsidR="007B6345" w:rsidRDefault="007B6345" w:rsidP="007B6345">
      <w:pPr>
        <w:pStyle w:val="Prrafodelista"/>
        <w:numPr>
          <w:ilvl w:val="0"/>
          <w:numId w:val="39"/>
        </w:numPr>
        <w:rPr>
          <w:lang w:val="es-ES" w:eastAsia="es-ES"/>
        </w:rPr>
      </w:pPr>
      <w:r w:rsidRPr="00210189">
        <w:rPr>
          <w:lang w:val="es-ES" w:eastAsia="es-ES"/>
        </w:rPr>
        <w:t xml:space="preserve">Elaboración de un estado del arte sobre la detección del </w:t>
      </w:r>
      <w:r>
        <w:rPr>
          <w:lang w:val="es-ES" w:eastAsia="es-ES"/>
        </w:rPr>
        <w:t>G</w:t>
      </w:r>
      <w:r w:rsidRPr="00210189">
        <w:rPr>
          <w:lang w:val="es-ES" w:eastAsia="es-ES"/>
        </w:rPr>
        <w:t>lioblastoma multiforme y de las técnicas empleadas para su diagnóstico</w:t>
      </w:r>
      <w:r>
        <w:rPr>
          <w:lang w:val="es-ES" w:eastAsia="es-ES"/>
        </w:rPr>
        <w:t>. El estado del arte deberá contener información sobre los siguientes puntos.</w:t>
      </w:r>
    </w:p>
    <w:p w14:paraId="371C6293" w14:textId="34A7145F" w:rsidR="007B6345" w:rsidRDefault="007B6345" w:rsidP="007B6345">
      <w:pPr>
        <w:pStyle w:val="Prrafodelista"/>
        <w:numPr>
          <w:ilvl w:val="1"/>
          <w:numId w:val="39"/>
        </w:numPr>
        <w:rPr>
          <w:lang w:val="es-ES" w:eastAsia="es-ES"/>
        </w:rPr>
      </w:pPr>
      <w:r>
        <w:rPr>
          <w:lang w:val="es-ES" w:eastAsia="es-ES"/>
        </w:rPr>
        <w:t xml:space="preserve">Información sobre el impacto que tiene este </w:t>
      </w:r>
      <w:r w:rsidR="00EC6003">
        <w:rPr>
          <w:lang w:val="es-ES" w:eastAsia="es-ES"/>
        </w:rPr>
        <w:t>diagnóstico</w:t>
      </w:r>
      <w:r>
        <w:rPr>
          <w:lang w:val="es-ES" w:eastAsia="es-ES"/>
        </w:rPr>
        <w:t xml:space="preserve">, un análisis de datos numéricos sobre la aparición del tumor, por ejemplo, sintomatología, tasa de mortalidad o tratamiento tras diagnóstico. </w:t>
      </w:r>
    </w:p>
    <w:p w14:paraId="56FE7F36" w14:textId="77777777" w:rsidR="007B6345" w:rsidRDefault="007B6345" w:rsidP="007B6345">
      <w:pPr>
        <w:pStyle w:val="Prrafodelista"/>
        <w:numPr>
          <w:ilvl w:val="1"/>
          <w:numId w:val="39"/>
        </w:numPr>
        <w:rPr>
          <w:lang w:val="es-ES" w:eastAsia="es-ES"/>
        </w:rPr>
      </w:pPr>
      <w:r>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Obtención del </w:t>
      </w:r>
      <w:r>
        <w:rPr>
          <w:lang w:val="es-ES" w:eastAsia="es-ES"/>
        </w:rPr>
        <w:t>conjunto de datos</w:t>
      </w:r>
      <w:r w:rsidRPr="00210189">
        <w:rPr>
          <w:lang w:val="es-ES" w:eastAsia="es-ES"/>
        </w:rPr>
        <w:t xml:space="preserve"> con los datos poblacionales y las imágenes médicas necesarias para el desarrollo del proyecto</w:t>
      </w:r>
      <w:r>
        <w:rPr>
          <w:lang w:val="es-ES" w:eastAsia="es-ES"/>
        </w:rPr>
        <w:t>.</w:t>
      </w:r>
    </w:p>
    <w:p w14:paraId="027602C3" w14:textId="77777777" w:rsidR="007B6345" w:rsidRPr="00210189" w:rsidRDefault="007B6345" w:rsidP="007B6345">
      <w:pPr>
        <w:pStyle w:val="Prrafodelista"/>
        <w:numPr>
          <w:ilvl w:val="1"/>
          <w:numId w:val="39"/>
        </w:numPr>
        <w:rPr>
          <w:lang w:val="es-ES" w:eastAsia="es-ES"/>
        </w:rPr>
      </w:pPr>
      <w:r w:rsidRPr="00210189">
        <w:rPr>
          <w:lang w:val="es-ES" w:eastAsia="es-ES"/>
        </w:rPr>
        <w:t xml:space="preserve">Selección de un </w:t>
      </w:r>
      <w:r>
        <w:rPr>
          <w:lang w:val="es-ES" w:eastAsia="es-ES"/>
        </w:rPr>
        <w:t>conjunto de datos</w:t>
      </w:r>
      <w:r w:rsidRPr="00210189">
        <w:rPr>
          <w:lang w:val="es-ES" w:eastAsia="es-ES"/>
        </w:rPr>
        <w:t xml:space="preserve"> que contenga un mínimo de 50 sujetos, </w:t>
      </w:r>
      <w:r>
        <w:rPr>
          <w:lang w:val="es-ES" w:eastAsia="es-ES"/>
        </w:rPr>
        <w:t>incluyendo</w:t>
      </w:r>
      <w:r w:rsidRPr="00210189">
        <w:rPr>
          <w:lang w:val="es-ES" w:eastAsia="es-ES"/>
        </w:rPr>
        <w:t xml:space="preserve"> imágenes y biomarcadores asociados a los sujetos.</w:t>
      </w:r>
    </w:p>
    <w:p w14:paraId="0454AEB6" w14:textId="77777777" w:rsidR="007B6345" w:rsidRDefault="007B6345" w:rsidP="007B6345">
      <w:pPr>
        <w:pStyle w:val="Prrafodelista"/>
        <w:numPr>
          <w:ilvl w:val="0"/>
          <w:numId w:val="39"/>
        </w:numPr>
        <w:rPr>
          <w:lang w:val="es-ES" w:eastAsia="es-ES"/>
        </w:rPr>
      </w:pPr>
      <w:r w:rsidRPr="00210189">
        <w:rPr>
          <w:lang w:val="es-ES" w:eastAsia="es-ES"/>
        </w:rPr>
        <w:t>Análisis del problema y planteamiento de su resolución</w:t>
      </w:r>
      <w:r>
        <w:rPr>
          <w:lang w:val="es-ES" w:eastAsia="es-ES"/>
        </w:rPr>
        <w:t xml:space="preserve"> de forma clara. Definir los diferentes pasos por los que pasarán los datos para la obtención del sistema inteligente, nombrando todas las herramientas que vayan a usarse en el proyecto y el papel que tienen estos en la resolución de este.</w:t>
      </w:r>
    </w:p>
    <w:p w14:paraId="3FBF349E" w14:textId="77777777" w:rsidR="007B6345" w:rsidRDefault="007B6345" w:rsidP="007B6345">
      <w:pPr>
        <w:pStyle w:val="Prrafodelista"/>
        <w:numPr>
          <w:ilvl w:val="0"/>
          <w:numId w:val="39"/>
        </w:numPr>
        <w:rPr>
          <w:lang w:val="es-ES" w:eastAsia="es-ES"/>
        </w:rPr>
      </w:pPr>
      <w:r>
        <w:rPr>
          <w:lang w:val="es-ES" w:eastAsia="es-ES"/>
        </w:rPr>
        <w:t>Aprendizaje del lenguaje de programación Python para su empleo en el desarrollo del proyecto.</w:t>
      </w:r>
    </w:p>
    <w:p w14:paraId="25525A39" w14:textId="77777777" w:rsidR="007B6345" w:rsidRDefault="007B6345" w:rsidP="007B6345">
      <w:pPr>
        <w:pStyle w:val="Prrafodelista"/>
        <w:numPr>
          <w:ilvl w:val="1"/>
          <w:numId w:val="39"/>
        </w:numPr>
        <w:rPr>
          <w:lang w:val="es-ES" w:eastAsia="es-ES"/>
        </w:rPr>
      </w:pPr>
      <w:r>
        <w:rPr>
          <w:lang w:val="es-ES" w:eastAsia="es-ES"/>
        </w:rPr>
        <w:t>Aprendizaje de Python básico.</w:t>
      </w:r>
    </w:p>
    <w:p w14:paraId="635BF62D" w14:textId="77777777" w:rsidR="007B6345" w:rsidRPr="007C2D0B" w:rsidRDefault="007B6345" w:rsidP="007B6345">
      <w:pPr>
        <w:pStyle w:val="Prrafodelista"/>
        <w:numPr>
          <w:ilvl w:val="1"/>
          <w:numId w:val="39"/>
        </w:numPr>
        <w:rPr>
          <w:lang w:val="es-ES" w:eastAsia="es-ES"/>
        </w:rPr>
      </w:pPr>
      <w:r>
        <w:rPr>
          <w:lang w:val="es-ES" w:eastAsia="es-ES"/>
        </w:rPr>
        <w:t>Aprendizaje de las librerías de Python para el procesamiento de imagen, Machine Learning y Deep Learning.</w:t>
      </w:r>
    </w:p>
    <w:p w14:paraId="5A00026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Análisis de las imágenes médicas para la detección del </w:t>
      </w:r>
      <w:r>
        <w:rPr>
          <w:lang w:val="es-ES" w:eastAsia="es-ES"/>
        </w:rPr>
        <w:t>G</w:t>
      </w:r>
      <w:r w:rsidRPr="00210189">
        <w:rPr>
          <w:lang w:val="es-ES" w:eastAsia="es-ES"/>
        </w:rPr>
        <w:t>lioblastoma</w:t>
      </w:r>
      <w:r>
        <w:rPr>
          <w:lang w:val="es-ES" w:eastAsia="es-ES"/>
        </w:rPr>
        <w:t>.</w:t>
      </w:r>
    </w:p>
    <w:p w14:paraId="4D68EC07" w14:textId="77777777" w:rsidR="007B6345" w:rsidRPr="00210189" w:rsidRDefault="007B6345" w:rsidP="007B6345">
      <w:pPr>
        <w:pStyle w:val="Prrafodelista"/>
        <w:numPr>
          <w:ilvl w:val="1"/>
          <w:numId w:val="39"/>
        </w:numPr>
        <w:rPr>
          <w:lang w:val="es-ES" w:eastAsia="es-ES"/>
        </w:rPr>
      </w:pPr>
      <w:r>
        <w:rPr>
          <w:lang w:val="es-ES" w:eastAsia="es-ES"/>
        </w:rPr>
        <w:t>Procesamiento previo</w:t>
      </w:r>
      <w:r w:rsidRPr="00210189">
        <w:rPr>
          <w:lang w:val="es-ES" w:eastAsia="es-ES"/>
        </w:rPr>
        <w:t xml:space="preserve"> de las imágenes</w:t>
      </w:r>
      <w:r>
        <w:rPr>
          <w:lang w:val="es-ES" w:eastAsia="es-ES"/>
        </w:rPr>
        <w:t xml:space="preserve"> médicas para facilitar el paso posterior de identificación del tumor.</w:t>
      </w:r>
    </w:p>
    <w:p w14:paraId="4D33B4BD" w14:textId="77777777" w:rsidR="007B6345" w:rsidRDefault="007B6345" w:rsidP="007B6345">
      <w:pPr>
        <w:pStyle w:val="Prrafodelista"/>
        <w:numPr>
          <w:ilvl w:val="1"/>
          <w:numId w:val="39"/>
        </w:numPr>
        <w:rPr>
          <w:lang w:val="es-ES" w:eastAsia="es-ES"/>
        </w:rPr>
      </w:pPr>
      <w:r w:rsidRPr="00210189">
        <w:rPr>
          <w:lang w:val="es-ES" w:eastAsia="es-ES"/>
        </w:rPr>
        <w:t>Localización</w:t>
      </w:r>
      <w:r>
        <w:rPr>
          <w:lang w:val="es-ES" w:eastAsia="es-ES"/>
        </w:rPr>
        <w:t xml:space="preserve"> del tumor mediante técnicas de procesamiento de imagen.</w:t>
      </w:r>
    </w:p>
    <w:p w14:paraId="53A99B96" w14:textId="77777777" w:rsidR="007B6345" w:rsidRPr="00AA67AA" w:rsidRDefault="007B6345" w:rsidP="007B6345">
      <w:pPr>
        <w:pStyle w:val="Prrafodelista"/>
        <w:numPr>
          <w:ilvl w:val="1"/>
          <w:numId w:val="39"/>
        </w:numPr>
        <w:rPr>
          <w:lang w:val="es-ES" w:eastAsia="es-ES"/>
        </w:rPr>
      </w:pPr>
      <w:r>
        <w:rPr>
          <w:lang w:val="es-ES" w:eastAsia="es-ES"/>
        </w:rPr>
        <w:t>E</w:t>
      </w:r>
      <w:r w:rsidRPr="00210189">
        <w:rPr>
          <w:lang w:val="es-ES" w:eastAsia="es-ES"/>
        </w:rPr>
        <w:t xml:space="preserve">xtracción de marcadores </w:t>
      </w:r>
      <w:r>
        <w:rPr>
          <w:lang w:val="es-ES" w:eastAsia="es-ES"/>
        </w:rPr>
        <w:t xml:space="preserve">a partir de la imagen procesada </w:t>
      </w:r>
      <w:r w:rsidRPr="00210189">
        <w:rPr>
          <w:lang w:val="es-ES" w:eastAsia="es-ES"/>
        </w:rPr>
        <w:t>para el sistema de predicción</w:t>
      </w:r>
      <w:r>
        <w:rPr>
          <w:lang w:val="es-ES" w:eastAsia="es-ES"/>
        </w:rPr>
        <w:t>.</w:t>
      </w:r>
    </w:p>
    <w:p w14:paraId="2CC2BD08" w14:textId="77777777" w:rsidR="007B6345" w:rsidRDefault="007B6345" w:rsidP="007B6345">
      <w:pPr>
        <w:pStyle w:val="Prrafodelista"/>
        <w:numPr>
          <w:ilvl w:val="1"/>
          <w:numId w:val="39"/>
        </w:numPr>
        <w:rPr>
          <w:lang w:val="es-ES" w:eastAsia="es-ES"/>
        </w:rPr>
      </w:pPr>
      <w:r>
        <w:rPr>
          <w:lang w:val="es-ES" w:eastAsia="es-ES"/>
        </w:rPr>
        <w:t>Se plantea la d</w:t>
      </w:r>
      <w:r w:rsidRPr="00210189">
        <w:rPr>
          <w:lang w:val="es-ES" w:eastAsia="es-ES"/>
        </w:rPr>
        <w:t xml:space="preserve">etección de la zona del tumor mediante Deep Learning (identificación en la propia imagen de la zona del </w:t>
      </w:r>
      <w:r>
        <w:rPr>
          <w:lang w:val="es-ES" w:eastAsia="es-ES"/>
        </w:rPr>
        <w:t>G</w:t>
      </w:r>
      <w:r w:rsidRPr="00210189">
        <w:rPr>
          <w:lang w:val="es-ES" w:eastAsia="es-ES"/>
        </w:rPr>
        <w:t>lioblastoma)</w:t>
      </w:r>
      <w:r>
        <w:rPr>
          <w:lang w:val="es-ES" w:eastAsia="es-ES"/>
        </w:rPr>
        <w:t xml:space="preserve"> como mejora para el sistema. (Extra)</w:t>
      </w:r>
    </w:p>
    <w:p w14:paraId="45DAB931" w14:textId="77777777" w:rsidR="007B6345" w:rsidRDefault="007B6345" w:rsidP="007B6345">
      <w:pPr>
        <w:ind w:firstLine="0"/>
        <w:rPr>
          <w:lang w:val="es-ES" w:eastAsia="es-ES"/>
        </w:rPr>
      </w:pPr>
    </w:p>
    <w:p w14:paraId="72FF6C1B" w14:textId="77777777" w:rsidR="007B6345" w:rsidRPr="00210189" w:rsidRDefault="007B6345" w:rsidP="007B6345">
      <w:pPr>
        <w:pStyle w:val="Prrafodelista"/>
        <w:numPr>
          <w:ilvl w:val="0"/>
          <w:numId w:val="39"/>
        </w:numPr>
        <w:rPr>
          <w:lang w:val="es-ES" w:eastAsia="es-ES"/>
        </w:rPr>
      </w:pPr>
      <w:r w:rsidRPr="00210189">
        <w:rPr>
          <w:lang w:val="es-ES" w:eastAsia="es-ES"/>
        </w:rPr>
        <w:lastRenderedPageBreak/>
        <w:t>Desarrollo del sistema de predicción mediante los datos poblacionales y los marcadores extraídos mediante Machine Learning / Deep Learning</w:t>
      </w:r>
      <w:r>
        <w:rPr>
          <w:lang w:val="es-ES" w:eastAsia="es-ES"/>
        </w:rPr>
        <w:t>.</w:t>
      </w:r>
    </w:p>
    <w:p w14:paraId="4BE349CF" w14:textId="77777777" w:rsidR="007B6345" w:rsidRDefault="007B6345" w:rsidP="007B6345">
      <w:pPr>
        <w:pStyle w:val="Prrafodelista"/>
        <w:numPr>
          <w:ilvl w:val="1"/>
          <w:numId w:val="39"/>
        </w:numPr>
        <w:rPr>
          <w:lang w:val="es-ES" w:eastAsia="es-ES"/>
        </w:rPr>
      </w:pPr>
      <w:r w:rsidRPr="00210189">
        <w:rPr>
          <w:lang w:val="es-ES" w:eastAsia="es-ES"/>
        </w:rPr>
        <w:t>Selección de los parámetros poblacionales para el desarrollo del sistema</w:t>
      </w:r>
      <w:r>
        <w:rPr>
          <w:lang w:val="es-ES" w:eastAsia="es-ES"/>
        </w:rPr>
        <w:t>.</w:t>
      </w:r>
    </w:p>
    <w:p w14:paraId="699369BB" w14:textId="77777777" w:rsidR="007B6345" w:rsidRPr="00BE03CC" w:rsidRDefault="007B6345" w:rsidP="007B6345">
      <w:pPr>
        <w:pStyle w:val="Prrafodelista"/>
        <w:numPr>
          <w:ilvl w:val="1"/>
          <w:numId w:val="39"/>
        </w:numPr>
        <w:rPr>
          <w:lang w:val="es-ES" w:eastAsia="es-ES"/>
        </w:rPr>
      </w:pPr>
      <w:r>
        <w:rPr>
          <w:lang w:val="es-ES" w:eastAsia="es-ES"/>
        </w:rPr>
        <w:t>Organización y procesamiento de los datos que van a ser empleados por el sistema inteligente.</w:t>
      </w:r>
    </w:p>
    <w:p w14:paraId="574C1B7A" w14:textId="77777777" w:rsidR="007B6345" w:rsidRPr="00A4550F" w:rsidRDefault="007B6345" w:rsidP="007B6345">
      <w:pPr>
        <w:pStyle w:val="Prrafodelista"/>
        <w:numPr>
          <w:ilvl w:val="1"/>
          <w:numId w:val="39"/>
        </w:numPr>
        <w:rPr>
          <w:lang w:val="es-ES" w:eastAsia="es-ES"/>
        </w:rPr>
      </w:pPr>
      <w:r w:rsidRPr="00210189">
        <w:rPr>
          <w:lang w:val="es-ES" w:eastAsia="es-ES"/>
        </w:rPr>
        <w:t xml:space="preserve">Elaboración del sistema de detección y predicción del desarrollo del </w:t>
      </w:r>
      <w:r>
        <w:rPr>
          <w:lang w:val="es-ES" w:eastAsia="es-ES"/>
        </w:rPr>
        <w:t>G</w:t>
      </w:r>
      <w:r w:rsidRPr="00210189">
        <w:rPr>
          <w:lang w:val="es-ES" w:eastAsia="es-ES"/>
        </w:rPr>
        <w:t>lioblastoma en un futuro</w:t>
      </w:r>
      <w:r>
        <w:rPr>
          <w:lang w:val="es-ES" w:eastAsia="es-ES"/>
        </w:rPr>
        <w:t>.</w:t>
      </w:r>
    </w:p>
    <w:p w14:paraId="1DC6EA6B" w14:textId="77777777" w:rsidR="007B6345" w:rsidRDefault="007B6345" w:rsidP="007B6345">
      <w:pPr>
        <w:pStyle w:val="Prrafodelista"/>
        <w:numPr>
          <w:ilvl w:val="0"/>
          <w:numId w:val="39"/>
        </w:numPr>
        <w:rPr>
          <w:lang w:val="es-ES" w:eastAsia="es-ES"/>
        </w:rPr>
      </w:pPr>
      <w:r w:rsidRPr="00210189">
        <w:rPr>
          <w:lang w:val="es-ES" w:eastAsia="es-ES"/>
        </w:rPr>
        <w:t>Validación del sistema inteligente</w:t>
      </w:r>
      <w:r>
        <w:rPr>
          <w:lang w:val="es-ES" w:eastAsia="es-ES"/>
        </w:rPr>
        <w:t xml:space="preserv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80006" w:rsidRDefault="007B6345" w:rsidP="007B6345">
      <w:pPr>
        <w:ind w:firstLine="0"/>
        <w:rPr>
          <w:lang w:val="es-ES" w:eastAsia="es-ES"/>
        </w:rPr>
      </w:pPr>
      <w:r>
        <w:rPr>
          <w:lang w:val="es-ES" w:eastAsia="es-ES"/>
        </w:rPr>
        <w:t>La siguiente fase se plantea como una fase opcional, la cual será desarrollada solamente en caso de contar con tiempo extra para el desarrollo del proyecto.</w:t>
      </w:r>
    </w:p>
    <w:p w14:paraId="0CE8F0E9" w14:textId="77777777" w:rsidR="007B6345" w:rsidRPr="00210189" w:rsidRDefault="007B6345" w:rsidP="007B6345">
      <w:pPr>
        <w:pStyle w:val="Prrafodelista"/>
        <w:numPr>
          <w:ilvl w:val="0"/>
          <w:numId w:val="39"/>
        </w:numPr>
        <w:rPr>
          <w:lang w:val="es-ES" w:eastAsia="es-ES"/>
        </w:rPr>
      </w:pPr>
      <w:r w:rsidRPr="00210189">
        <w:rPr>
          <w:lang w:val="es-ES" w:eastAsia="es-ES"/>
        </w:rPr>
        <w:t>Desarrollo de una interfaz gráfica para la gestión de pacientes y exhibir los diagnósticos y las predicciones del sistema</w:t>
      </w:r>
      <w:r>
        <w:rPr>
          <w:lang w:val="es-ES" w:eastAsia="es-ES"/>
        </w:rPr>
        <w:t>, además de datos estadísticos.</w:t>
      </w:r>
    </w:p>
    <w:p w14:paraId="5F6EC73A" w14:textId="77777777" w:rsidR="007B6345" w:rsidRPr="00210189" w:rsidRDefault="007B6345" w:rsidP="007B6345">
      <w:pPr>
        <w:pStyle w:val="Prrafodelista"/>
        <w:numPr>
          <w:ilvl w:val="1"/>
          <w:numId w:val="39"/>
        </w:numPr>
        <w:rPr>
          <w:lang w:val="es-ES" w:eastAsia="es-ES"/>
        </w:rPr>
      </w:pPr>
      <w:r w:rsidRPr="00210189">
        <w:rPr>
          <w:lang w:val="es-ES" w:eastAsia="es-ES"/>
        </w:rPr>
        <w:t>Definición de una BBDD para el almacenamiento de los datos de los pacientes y su gestión.</w:t>
      </w:r>
      <w:r>
        <w:rPr>
          <w:lang w:val="es-ES" w:eastAsia="es-ES"/>
        </w:rPr>
        <w:t xml:space="preserve"> </w:t>
      </w:r>
    </w:p>
    <w:p w14:paraId="37DDD8D5" w14:textId="77777777" w:rsidR="007B6345" w:rsidRDefault="007B6345" w:rsidP="007B6345">
      <w:pPr>
        <w:pStyle w:val="Prrafodelista"/>
        <w:numPr>
          <w:ilvl w:val="1"/>
          <w:numId w:val="39"/>
        </w:numPr>
        <w:rPr>
          <w:lang w:val="es-ES" w:eastAsia="es-ES"/>
        </w:rPr>
      </w:pPr>
      <w:r w:rsidRPr="00210189">
        <w:rPr>
          <w:lang w:val="es-ES" w:eastAsia="es-ES"/>
        </w:rPr>
        <w:t>Interfaz gráfica que permita la gestión de los pacientes</w:t>
      </w:r>
      <w:r>
        <w:rPr>
          <w:lang w:val="es-ES" w:eastAsia="es-ES"/>
        </w:rPr>
        <w:t>, permitiendo realizar las funciones CRUD (</w:t>
      </w:r>
      <w:r w:rsidRPr="00A07734">
        <w:rPr>
          <w:i/>
          <w:iCs/>
          <w:lang w:val="es-ES" w:eastAsia="es-ES"/>
        </w:rPr>
        <w:t>Create, Read, Update and Delete</w:t>
      </w:r>
      <w:r>
        <w:rPr>
          <w:lang w:val="es-ES" w:eastAsia="es-ES"/>
        </w:rPr>
        <w:t>).</w:t>
      </w:r>
    </w:p>
    <w:p w14:paraId="54D43846" w14:textId="77777777" w:rsidR="007B6345" w:rsidRPr="00210189" w:rsidRDefault="007B6345" w:rsidP="007B6345">
      <w:pPr>
        <w:pStyle w:val="Prrafodelista"/>
        <w:numPr>
          <w:ilvl w:val="1"/>
          <w:numId w:val="39"/>
        </w:numPr>
        <w:rPr>
          <w:lang w:val="es-ES" w:eastAsia="es-ES"/>
        </w:rPr>
      </w:pPr>
      <w:r>
        <w:rPr>
          <w:lang w:val="es-ES" w:eastAsia="es-ES"/>
        </w:rPr>
        <w:t>Visualización de distintas variables estadísticas.</w:t>
      </w:r>
    </w:p>
    <w:p w14:paraId="42F88870" w14:textId="77777777" w:rsidR="00992655" w:rsidRPr="007768CA" w:rsidRDefault="00992655" w:rsidP="00992655">
      <w:pPr>
        <w:rPr>
          <w:lang w:val="es-ES" w:eastAsia="es-ES"/>
        </w:rPr>
      </w:pPr>
    </w:p>
    <w:p w14:paraId="474D93CF" w14:textId="71B4DFBF" w:rsidR="00854CD5" w:rsidRPr="007768CA" w:rsidRDefault="00854CD5">
      <w:pPr>
        <w:ind w:firstLine="0"/>
        <w:jc w:val="left"/>
        <w:rPr>
          <w:lang w:val="es-ES" w:eastAsia="es-ES"/>
        </w:rPr>
      </w:pPr>
      <w:r w:rsidRPr="007768CA">
        <w:rPr>
          <w:lang w:val="es-ES" w:eastAsia="es-ES"/>
        </w:rPr>
        <w:br w:type="page"/>
      </w:r>
    </w:p>
    <w:p w14:paraId="71724587" w14:textId="1540A291" w:rsidR="00795210" w:rsidRPr="007768CA" w:rsidRDefault="007D2255" w:rsidP="00795210">
      <w:pPr>
        <w:pStyle w:val="Ttulo1"/>
        <w:rPr>
          <w:lang w:val="es-ES"/>
        </w:rPr>
      </w:pPr>
      <w:bookmarkStart w:id="17" w:name="_Toc58485799"/>
      <w:r>
        <w:rPr>
          <w:lang w:val="es-ES"/>
        </w:rPr>
        <w:lastRenderedPageBreak/>
        <w:t>PLANIFICACIÓN</w:t>
      </w:r>
      <w:bookmarkEnd w:id="17"/>
    </w:p>
    <w:p w14:paraId="72B86042" w14:textId="77777777" w:rsidR="007B6345" w:rsidRPr="007D2255" w:rsidRDefault="007B6345" w:rsidP="007B6345">
      <w:pPr>
        <w:rPr>
          <w:lang w:eastAsia="es-ES"/>
        </w:rPr>
      </w:pPr>
      <w:r w:rsidRPr="007D2255">
        <w:rPr>
          <w:lang w:eastAsia="es-ES"/>
        </w:rPr>
        <w:t xml:space="preserve">El desarrollo del proyecto se va a realizar en un tiempo aproximado de 4 meses, dividido en bloques de dos meses. </w:t>
      </w:r>
      <w:r>
        <w:rPr>
          <w:lang w:val="es-ES" w:eastAsia="es-ES"/>
        </w:rPr>
        <w:t xml:space="preserve">Aunque esto sea así, el desarrollo del proyecto también se plantea en paralelo al desarrollo de las clases. </w:t>
      </w:r>
      <w:r w:rsidRPr="007D2255">
        <w:rPr>
          <w:lang w:eastAsia="es-ES"/>
        </w:rPr>
        <w:t xml:space="preserve">Por esta razón, se han desarrollado </w:t>
      </w:r>
      <w:r>
        <w:rPr>
          <w:lang w:val="es-ES" w:eastAsia="es-ES"/>
        </w:rPr>
        <w:t>un único</w:t>
      </w:r>
      <w:r w:rsidRPr="007D2255">
        <w:rPr>
          <w:lang w:eastAsia="es-ES"/>
        </w:rPr>
        <w:t xml:space="preserve"> diagrama de Gantt para la planificación, teniendo la posibilidad de poder adelantar o retrasar tareas </w:t>
      </w:r>
      <w:r>
        <w:rPr>
          <w:lang w:val="es-ES" w:eastAsia="es-ES"/>
        </w:rPr>
        <w:t>en función del ritmo de trabajo</w:t>
      </w:r>
      <w:r w:rsidRPr="007D2255">
        <w:rPr>
          <w:lang w:eastAsia="es-ES"/>
        </w:rPr>
        <w:t>.</w:t>
      </w:r>
    </w:p>
    <w:p w14:paraId="2651C4B5" w14:textId="77777777" w:rsidR="007B6345" w:rsidRPr="00B511D7" w:rsidRDefault="007B6345" w:rsidP="007B6345">
      <w:pPr>
        <w:rPr>
          <w:lang w:val="es-ES" w:eastAsia="es-ES"/>
        </w:rPr>
      </w:pPr>
      <w:r w:rsidRPr="007D2255">
        <w:rPr>
          <w:lang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w:t>
      </w:r>
      <w:r>
        <w:rPr>
          <w:lang w:val="es-ES" w:eastAsia="es-ES"/>
        </w:rPr>
        <w:t xml:space="preserve"> Estos se definen como entregas o hitos, y su desarrollo deberá de darse en paralelo al desarrollo del proyecto.</w:t>
      </w:r>
    </w:p>
    <w:p w14:paraId="29F409A1" w14:textId="572EEAF4" w:rsidR="007B6345" w:rsidRDefault="007B6345" w:rsidP="007B6345">
      <w:pPr>
        <w:rPr>
          <w:lang w:eastAsia="es-ES"/>
        </w:rPr>
      </w:pPr>
      <w:r w:rsidRPr="007D2255">
        <w:rPr>
          <w:lang w:eastAsia="es-ES"/>
        </w:rPr>
        <w:t xml:space="preserve">De esta forma, se expone </w:t>
      </w:r>
      <w:r>
        <w:rPr>
          <w:lang w:val="es-ES" w:eastAsia="es-ES"/>
        </w:rPr>
        <w:t>el</w:t>
      </w:r>
      <w:r w:rsidRPr="007D2255">
        <w:rPr>
          <w:lang w:eastAsia="es-ES"/>
        </w:rPr>
        <w:t xml:space="preserve"> diagrama</w:t>
      </w:r>
      <w:r>
        <w:rPr>
          <w:lang w:val="es-ES" w:eastAsia="es-ES"/>
        </w:rPr>
        <w:t xml:space="preserve"> </w:t>
      </w:r>
      <w:r w:rsidRPr="007D2255">
        <w:rPr>
          <w:lang w:eastAsia="es-ES"/>
        </w:rPr>
        <w:t>de Gantt desarrollado en l</w:t>
      </w:r>
      <w:r>
        <w:rPr>
          <w:lang w:val="es-ES" w:eastAsia="es-ES"/>
        </w:rPr>
        <w:t xml:space="preserve">a </w:t>
      </w:r>
      <w:r>
        <w:rPr>
          <w:lang w:val="es-ES" w:eastAsia="es-ES"/>
        </w:rPr>
        <w:fldChar w:fldCharType="begin"/>
      </w:r>
      <w:r>
        <w:rPr>
          <w:lang w:val="es-ES" w:eastAsia="es-ES"/>
        </w:rPr>
        <w:instrText xml:space="preserve"> REF _Ref56202046 \h </w:instrText>
      </w:r>
      <w:r>
        <w:rPr>
          <w:lang w:val="es-ES" w:eastAsia="es-ES"/>
        </w:rPr>
      </w:r>
      <w:r>
        <w:rPr>
          <w:lang w:val="es-ES" w:eastAsia="es-ES"/>
        </w:rPr>
        <w:fldChar w:fldCharType="separate"/>
      </w:r>
      <w:r w:rsidR="00F37DA5" w:rsidRPr="002042FE">
        <w:rPr>
          <w:lang w:val="es-ES"/>
        </w:rPr>
        <w:t xml:space="preserve">Figura </w:t>
      </w:r>
      <w:r w:rsidR="00F37DA5">
        <w:rPr>
          <w:noProof/>
          <w:lang w:val="es-ES"/>
        </w:rPr>
        <w:t>1</w:t>
      </w:r>
      <w:r>
        <w:rPr>
          <w:lang w:val="es-ES" w:eastAsia="es-ES"/>
        </w:rPr>
        <w:fldChar w:fldCharType="end"/>
      </w:r>
      <w:r w:rsidRPr="007D2255">
        <w:rPr>
          <w:lang w:eastAsia="es-ES"/>
        </w:rPr>
        <w:t>.</w:t>
      </w:r>
    </w:p>
    <w:p w14:paraId="1A5E20B6" w14:textId="77777777" w:rsidR="002042FE" w:rsidRPr="007B6345" w:rsidRDefault="002042FE" w:rsidP="007D2255">
      <w:pPr>
        <w:rPr>
          <w:lang w:eastAsia="es-ES"/>
        </w:rPr>
        <w:sectPr w:rsidR="002042FE" w:rsidRPr="007B6345" w:rsidSect="00FD44B1">
          <w:headerReference w:type="default" r:id="rId19"/>
          <w:pgSz w:w="11906" w:h="16838"/>
          <w:pgMar w:top="1417" w:right="1701" w:bottom="1417" w:left="1701" w:header="708" w:footer="708" w:gutter="0"/>
          <w:pgNumType w:start="1"/>
          <w:cols w:space="708"/>
          <w:docGrid w:linePitch="360"/>
        </w:sectPr>
      </w:pPr>
    </w:p>
    <w:p w14:paraId="4E883166" w14:textId="6A4452D6" w:rsidR="007B6345" w:rsidRPr="007768CA" w:rsidRDefault="007B6345" w:rsidP="007B6345">
      <w:pPr>
        <w:rPr>
          <w:lang w:val="es-ES" w:eastAsia="es-ES"/>
        </w:rPr>
      </w:pPr>
      <w:r w:rsidRPr="009B49B8">
        <w:rPr>
          <w:noProof/>
          <w:lang w:val="es-ES" w:eastAsia="es-ES"/>
        </w:rPr>
        <w:lastRenderedPageBreak/>
        <mc:AlternateContent>
          <mc:Choice Requires="wpg">
            <w:drawing>
              <wp:anchor distT="0" distB="0" distL="114300" distR="114300" simplePos="0" relativeHeight="251797504" behindDoc="0" locked="0" layoutInCell="1" allowOverlap="1" wp14:anchorId="6739E4A3" wp14:editId="0A23FEF7">
                <wp:simplePos x="0" y="0"/>
                <wp:positionH relativeFrom="margin">
                  <wp:align>left</wp:align>
                </wp:positionH>
                <wp:positionV relativeFrom="paragraph">
                  <wp:posOffset>119380</wp:posOffset>
                </wp:positionV>
                <wp:extent cx="9048115" cy="4564380"/>
                <wp:effectExtent l="0" t="0" r="635" b="7620"/>
                <wp:wrapTopAndBottom/>
                <wp:docPr id="7" name="Group 7"/>
                <wp:cNvGraphicFramePr/>
                <a:graphic xmlns:a="http://schemas.openxmlformats.org/drawingml/2006/main">
                  <a:graphicData uri="http://schemas.microsoft.com/office/word/2010/wordprocessingGroup">
                    <wpg:wgp>
                      <wpg:cNvGrpSpPr/>
                      <wpg:grpSpPr>
                        <a:xfrm>
                          <a:off x="0" y="0"/>
                          <a:ext cx="9048115" cy="4564380"/>
                          <a:chOff x="-143852" y="53719"/>
                          <a:chExt cx="9048881" cy="4566132"/>
                        </a:xfrm>
                      </wpg:grpSpPr>
                      <pic:pic xmlns:pic="http://schemas.openxmlformats.org/drawingml/2006/picture">
                        <pic:nvPicPr>
                          <pic:cNvPr id="1"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b="2795"/>
                          <a:stretch/>
                        </pic:blipFill>
                        <pic:spPr>
                          <a:xfrm>
                            <a:off x="170286" y="53719"/>
                            <a:ext cx="8734743" cy="4222796"/>
                          </a:xfrm>
                          <a:prstGeom prst="rect">
                            <a:avLst/>
                          </a:prstGeom>
                        </pic:spPr>
                      </pic:pic>
                      <wps:wsp>
                        <wps:cNvPr id="6" name="Text Box 6"/>
                        <wps:cNvSpPr txBox="1"/>
                        <wps:spPr>
                          <a:xfrm>
                            <a:off x="-143852" y="4353151"/>
                            <a:ext cx="8952230" cy="266700"/>
                          </a:xfrm>
                          <a:prstGeom prst="rect">
                            <a:avLst/>
                          </a:prstGeom>
                          <a:solidFill>
                            <a:prstClr val="white"/>
                          </a:solidFill>
                          <a:ln>
                            <a:noFill/>
                          </a:ln>
                        </wps:spPr>
                        <wps:txbx>
                          <w:txbxContent>
                            <w:p w14:paraId="07FF1AB5" w14:textId="77777777" w:rsidR="007B6345" w:rsidRPr="002042FE" w:rsidRDefault="007B6345" w:rsidP="007B6345">
                              <w:pPr>
                                <w:pStyle w:val="Descripcin"/>
                                <w:jc w:val="center"/>
                                <w:rPr>
                                  <w:noProof/>
                                  <w:szCs w:val="22"/>
                                  <w:lang w:val="es-ES" w:eastAsia="es-ES"/>
                                </w:rPr>
                              </w:pPr>
                              <w:bookmarkStart w:id="18" w:name="_Ref56202046"/>
                              <w:bookmarkStart w:id="19" w:name="_Toc58402074"/>
                              <w:bookmarkStart w:id="20" w:name="_Toc5848580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1</w:t>
                              </w:r>
                              <w:r>
                                <w:fldChar w:fldCharType="end"/>
                              </w:r>
                              <w:bookmarkEnd w:id="18"/>
                              <w:r w:rsidRPr="002042FE">
                                <w:rPr>
                                  <w:lang w:val="es-ES"/>
                                </w:rPr>
                                <w:t xml:space="preserve"> Diagrama de Gantt del</w:t>
                              </w:r>
                              <w:r>
                                <w:rPr>
                                  <w:lang w:val="es-ES"/>
                                </w:rPr>
                                <w:t xml:space="preserve"> </w:t>
                              </w:r>
                              <w:r w:rsidRPr="002042FE">
                                <w:rPr>
                                  <w:lang w:val="es-ES"/>
                                </w:rPr>
                                <w:t>proyecto</w:t>
                              </w:r>
                              <w:r>
                                <w:rPr>
                                  <w:lang w:val="es-ES"/>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0;margin-top:9.4pt;width:712.45pt;height:359.4pt;z-index:251797504;mso-position-horizontal:left;mso-position-horizontal-relative:margin;mso-width-relative:margin;mso-height-relative:margin" coordorigin="-1438,537" coordsize="90488,45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">
                <v:shape id="Picture 1" o:spid="_x0000_s1042" type="#_x0000_t75" style="position:absolute;left:1702;top:537;width:87348;height:42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">
                  <v:imagedata r:id="rId21" o:title="" cropbottom="1832f"/>
                </v:shape>
                <v:shape id="Text Box 6" o:spid="_x0000_s1043" type="#_x0000_t202" style="position:absolute;left:-1438;top:43531;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77777777" w:rsidR="007B6345" w:rsidRPr="002042FE" w:rsidRDefault="007B6345" w:rsidP="007B6345">
                        <w:pPr>
                          <w:pStyle w:val="Descripcin"/>
                          <w:jc w:val="center"/>
                          <w:rPr>
                            <w:noProof/>
                            <w:szCs w:val="22"/>
                            <w:lang w:val="es-ES" w:eastAsia="es-ES"/>
                          </w:rPr>
                        </w:pPr>
                        <w:bookmarkStart w:id="21" w:name="_Ref56202046"/>
                        <w:bookmarkStart w:id="22" w:name="_Toc58402074"/>
                        <w:bookmarkStart w:id="23" w:name="_Toc5848580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1</w:t>
                        </w:r>
                        <w:r>
                          <w:fldChar w:fldCharType="end"/>
                        </w:r>
                        <w:bookmarkEnd w:id="21"/>
                        <w:r w:rsidRPr="002042FE">
                          <w:rPr>
                            <w:lang w:val="es-ES"/>
                          </w:rPr>
                          <w:t xml:space="preserve"> Diagrama de Gantt del</w:t>
                        </w:r>
                        <w:r>
                          <w:rPr>
                            <w:lang w:val="es-ES"/>
                          </w:rPr>
                          <w:t xml:space="preserve"> </w:t>
                        </w:r>
                        <w:r w:rsidRPr="002042FE">
                          <w:rPr>
                            <w:lang w:val="es-ES"/>
                          </w:rPr>
                          <w:t>proyecto</w:t>
                        </w:r>
                        <w:r>
                          <w:rPr>
                            <w:lang w:val="es-ES"/>
                          </w:rPr>
                          <w:t>.</w:t>
                        </w:r>
                        <w:bookmarkEnd w:id="22"/>
                        <w:bookmarkEnd w:id="23"/>
                      </w:p>
                    </w:txbxContent>
                  </v:textbox>
                </v:shape>
                <w10:wrap type="topAndBottom" anchorx="margin"/>
              </v:group>
            </w:pict>
          </mc:Fallback>
        </mc:AlternateContent>
      </w:r>
    </w:p>
    <w:p w14:paraId="7D1160C1" w14:textId="77777777" w:rsidR="002042FE" w:rsidRDefault="002042FE">
      <w:pPr>
        <w:ind w:firstLine="0"/>
        <w:jc w:val="left"/>
        <w:rPr>
          <w:lang w:val="es-ES" w:eastAsia="es-ES"/>
        </w:rPr>
        <w:sectPr w:rsidR="002042FE" w:rsidSect="00280722">
          <w:headerReference w:type="default" r:id="rId22"/>
          <w:pgSz w:w="16838" w:h="11906" w:orient="landscape"/>
          <w:pgMar w:top="1701" w:right="1417" w:bottom="1701" w:left="1417" w:header="708" w:footer="708" w:gutter="0"/>
          <w:cols w:space="708"/>
          <w:docGrid w:linePitch="360"/>
        </w:sectPr>
      </w:pPr>
    </w:p>
    <w:p w14:paraId="4FC6AC3F" w14:textId="4BE16869" w:rsidR="005220DF" w:rsidRPr="007768CA" w:rsidRDefault="007D2255" w:rsidP="005220DF">
      <w:pPr>
        <w:pStyle w:val="Ttulo1"/>
        <w:rPr>
          <w:lang w:val="es-ES"/>
        </w:rPr>
      </w:pPr>
      <w:bookmarkStart w:id="24" w:name="_Toc58485800"/>
      <w:r>
        <w:rPr>
          <w:lang w:val="es-ES"/>
        </w:rPr>
        <w:lastRenderedPageBreak/>
        <w:t>REQUISITOS TÉCNICOS</w:t>
      </w:r>
      <w:bookmarkEnd w:id="24"/>
    </w:p>
    <w:p w14:paraId="0FE727B8" w14:textId="6363E1E1" w:rsidR="007D2255" w:rsidRPr="007D2255" w:rsidRDefault="007D2255" w:rsidP="007D2255">
      <w:pPr>
        <w:rPr>
          <w:lang w:val="es-ES"/>
        </w:rPr>
      </w:pPr>
      <w:r>
        <w:rPr>
          <w:lang w:val="es-ES"/>
        </w:rPr>
        <w:t>Para definir los servicios que va a realizar el sistema se han definido una serie de r</w:t>
      </w:r>
      <w:r w:rsidRPr="007D2255">
        <w:rPr>
          <w:lang w:val="es-ES"/>
        </w:rPr>
        <w:t>equisitos funcionales con los que debe cumplir</w:t>
      </w:r>
      <w:r>
        <w:rPr>
          <w:lang w:val="es-ES"/>
        </w:rPr>
        <w:t>.</w:t>
      </w:r>
    </w:p>
    <w:p w14:paraId="31EB66D5" w14:textId="77777777" w:rsidR="007D2255" w:rsidRPr="007D2255" w:rsidRDefault="007D2255" w:rsidP="00D12DF5">
      <w:pPr>
        <w:pStyle w:val="Prrafodelista"/>
        <w:numPr>
          <w:ilvl w:val="1"/>
          <w:numId w:val="41"/>
        </w:numPr>
        <w:rPr>
          <w:lang w:val="es-ES"/>
        </w:rPr>
      </w:pPr>
      <w:r w:rsidRPr="007D2255">
        <w:rPr>
          <w:lang w:val="es-ES"/>
        </w:rPr>
        <w:t>El sistema permitirá la visualización de las imágenes médicas y los biomarcadores de los pacientes almacenados en la BBDD.</w:t>
      </w:r>
    </w:p>
    <w:p w14:paraId="2ED4BA91" w14:textId="77777777" w:rsidR="007D2255" w:rsidRPr="007D2255" w:rsidRDefault="007D2255" w:rsidP="00D12DF5">
      <w:pPr>
        <w:pStyle w:val="Prrafodelista"/>
        <w:numPr>
          <w:ilvl w:val="1"/>
          <w:numId w:val="41"/>
        </w:numPr>
        <w:rPr>
          <w:lang w:val="es-ES"/>
        </w:rPr>
      </w:pPr>
      <w:r w:rsidRPr="007D2255">
        <w:rPr>
          <w:lang w:val="es-ES"/>
        </w:rPr>
        <w:t>El sistema permitirá la introducción de nuevos pacientes (imágenes y datos poblacionales) y se guardarán los nuevos datos en la BBDD.</w:t>
      </w:r>
    </w:p>
    <w:p w14:paraId="32062791" w14:textId="2BAC40D6" w:rsidR="007D2255" w:rsidRPr="007D2255" w:rsidRDefault="007D2255" w:rsidP="00D12DF5">
      <w:pPr>
        <w:pStyle w:val="Prrafodelista"/>
        <w:numPr>
          <w:ilvl w:val="1"/>
          <w:numId w:val="41"/>
        </w:numPr>
        <w:rPr>
          <w:lang w:val="es-ES"/>
        </w:rPr>
      </w:pPr>
      <w:r w:rsidRPr="007D2255">
        <w:rPr>
          <w:lang w:val="es-ES"/>
        </w:rPr>
        <w:t xml:space="preserve">El sistema realizará una detección del </w:t>
      </w:r>
      <w:r w:rsidR="00D12DF5">
        <w:rPr>
          <w:lang w:val="es-ES"/>
        </w:rPr>
        <w:t>G</w:t>
      </w:r>
      <w:r w:rsidRPr="007D2255">
        <w:rPr>
          <w:lang w:val="es-ES"/>
        </w:rPr>
        <w:t>lioblastoma a partir de las imágenes introducidas.</w:t>
      </w:r>
    </w:p>
    <w:p w14:paraId="3128A5D1" w14:textId="77777777" w:rsidR="007D2255" w:rsidRPr="007D2255" w:rsidRDefault="007D2255" w:rsidP="00D12DF5">
      <w:pPr>
        <w:pStyle w:val="Prrafodelista"/>
        <w:numPr>
          <w:ilvl w:val="1"/>
          <w:numId w:val="41"/>
        </w:numPr>
        <w:rPr>
          <w:lang w:val="es-ES"/>
        </w:rPr>
      </w:pPr>
      <w:r w:rsidRPr="007D2255">
        <w:rPr>
          <w:lang w:val="es-ES"/>
        </w:rPr>
        <w:t>Los resultados obtenidos de la detección deben ser mostrados, incluyendo las imágenes y datos necesarios para la comprensión del resultado obtenido de forma sencilla.</w:t>
      </w:r>
    </w:p>
    <w:p w14:paraId="7F6E08FB" w14:textId="25FA4763" w:rsidR="007D2255" w:rsidRDefault="000156FE" w:rsidP="00D12DF5">
      <w:pPr>
        <w:pStyle w:val="Prrafodelista"/>
        <w:numPr>
          <w:ilvl w:val="1"/>
          <w:numId w:val="41"/>
        </w:numPr>
        <w:rPr>
          <w:lang w:val="es-ES"/>
        </w:rPr>
      </w:pPr>
      <w:r>
        <w:rPr>
          <w:lang w:val="es-ES"/>
        </w:rPr>
        <w:t>Los resultados anteriores</w:t>
      </w:r>
      <w:r w:rsidR="007D2255" w:rsidRPr="007D2255">
        <w:rPr>
          <w:lang w:val="es-ES"/>
        </w:rPr>
        <w:t xml:space="preserve"> permitirá</w:t>
      </w:r>
      <w:r>
        <w:rPr>
          <w:lang w:val="es-ES"/>
        </w:rPr>
        <w:t>n</w:t>
      </w:r>
      <w:r w:rsidR="007D2255" w:rsidRPr="007D2255">
        <w:rPr>
          <w:lang w:val="es-ES"/>
        </w:rPr>
        <w:t xml:space="preserve"> la confirmación del diagnóstico del paciente por parte del profesional médico correspondiente.</w:t>
      </w:r>
    </w:p>
    <w:p w14:paraId="0D917629" w14:textId="5AFEB9B1" w:rsidR="000156FE" w:rsidRPr="007D2255" w:rsidRDefault="000156FE" w:rsidP="00D12DF5">
      <w:pPr>
        <w:pStyle w:val="Prrafodelista"/>
        <w:numPr>
          <w:ilvl w:val="1"/>
          <w:numId w:val="41"/>
        </w:numPr>
        <w:rPr>
          <w:lang w:val="es-ES"/>
        </w:rPr>
      </w:pPr>
      <w:r>
        <w:rPr>
          <w:lang w:val="es-ES"/>
        </w:rPr>
        <w:t>Tras la confirmación de un profesional, el modelo será reentrenado usando los datos del paciente introducido.</w:t>
      </w:r>
    </w:p>
    <w:p w14:paraId="2D51AB37" w14:textId="0A939207" w:rsidR="000136A7" w:rsidRPr="000136A7" w:rsidRDefault="007D2255" w:rsidP="000136A7">
      <w:pPr>
        <w:pStyle w:val="Prrafodelista"/>
        <w:numPr>
          <w:ilvl w:val="1"/>
          <w:numId w:val="41"/>
        </w:numPr>
        <w:rPr>
          <w:lang w:val="es-ES"/>
        </w:rPr>
      </w:pPr>
      <w:r w:rsidRPr="007D2255">
        <w:rPr>
          <w:lang w:val="es-ES"/>
        </w:rPr>
        <w:t xml:space="preserve">El sistema realizará una predicción del desarrollo del </w:t>
      </w:r>
      <w:r w:rsidR="00D12DF5">
        <w:rPr>
          <w:lang w:val="es-ES"/>
        </w:rPr>
        <w:t>G</w:t>
      </w:r>
      <w:r w:rsidRPr="007D2255">
        <w:rPr>
          <w:lang w:val="es-ES"/>
        </w:rPr>
        <w:t>lioblastoma a partir de imágenes y biomarcadores cuando se confirme el diagnóstico.</w:t>
      </w:r>
      <w:r w:rsidR="005F2650">
        <w:rPr>
          <w:lang w:val="es-ES"/>
        </w:rPr>
        <w:t xml:space="preserve"> Así, indicará si se prevé que el paciente sobreviva a los siguientes 12 meses o no.</w:t>
      </w:r>
    </w:p>
    <w:p w14:paraId="4024A3C8" w14:textId="77777777" w:rsidR="007D2255" w:rsidRPr="007D2255" w:rsidRDefault="007D2255" w:rsidP="00D12DF5">
      <w:pPr>
        <w:pStyle w:val="Prrafodelista"/>
        <w:numPr>
          <w:ilvl w:val="1"/>
          <w:numId w:val="41"/>
        </w:numPr>
        <w:rPr>
          <w:lang w:val="es-ES"/>
        </w:rPr>
      </w:pPr>
      <w:r w:rsidRPr="007D2255">
        <w:rPr>
          <w:lang w:val="es-ES"/>
        </w:rPr>
        <w:t>El sistema permitirá generar un informe en un documento de texto a partir de los datos del paciente.</w:t>
      </w:r>
    </w:p>
    <w:p w14:paraId="58ABF5A3" w14:textId="77777777" w:rsidR="007D2255" w:rsidRPr="007D2255" w:rsidRDefault="007D2255" w:rsidP="00D12DF5">
      <w:pPr>
        <w:pStyle w:val="Prrafodelista"/>
        <w:numPr>
          <w:ilvl w:val="1"/>
          <w:numId w:val="41"/>
        </w:numPr>
        <w:rPr>
          <w:lang w:val="es-ES"/>
        </w:rPr>
      </w:pPr>
      <w:r w:rsidRPr="007D2255">
        <w:rPr>
          <w:lang w:val="es-ES"/>
        </w:rPr>
        <w:t>El sistema mostrará datos estadísticos que puedan ser obtenidos a partir de los datos de la BBDD.</w:t>
      </w:r>
    </w:p>
    <w:p w14:paraId="61C82790" w14:textId="77F0931B" w:rsidR="007D2255" w:rsidRDefault="00280722" w:rsidP="007D2255">
      <w:pPr>
        <w:rPr>
          <w:lang w:val="es-ES"/>
        </w:rPr>
      </w:pPr>
      <w:r>
        <w:rPr>
          <w:lang w:val="es-ES"/>
        </w:rPr>
        <w:t>Se han definido una serie de r</w:t>
      </w:r>
      <w:r w:rsidR="007D2255" w:rsidRPr="007D2255">
        <w:rPr>
          <w:lang w:val="es-ES"/>
        </w:rPr>
        <w:t>equisitos del software</w:t>
      </w:r>
      <w:r>
        <w:rPr>
          <w:lang w:val="es-ES"/>
        </w:rPr>
        <w:t xml:space="preserve"> para la organización y desarrollo de distintos apartados del mismo.</w:t>
      </w:r>
    </w:p>
    <w:p w14:paraId="2EAE6282" w14:textId="09730CB8" w:rsidR="00280722" w:rsidRPr="00280722" w:rsidRDefault="00280722" w:rsidP="00280722">
      <w:pPr>
        <w:pStyle w:val="Prrafodelista"/>
        <w:numPr>
          <w:ilvl w:val="1"/>
          <w:numId w:val="44"/>
        </w:numPr>
        <w:rPr>
          <w:lang w:val="es-ES"/>
        </w:rPr>
      </w:pPr>
      <w:r>
        <w:rPr>
          <w:lang w:val="es-ES"/>
        </w:rPr>
        <w:t>Se empleará la herramienta TensorFlow para la detección tumoral.</w:t>
      </w:r>
    </w:p>
    <w:p w14:paraId="1C793ECB" w14:textId="1BD69195" w:rsidR="00280722" w:rsidRDefault="00280722" w:rsidP="00280722">
      <w:pPr>
        <w:pStyle w:val="Prrafodelista"/>
        <w:numPr>
          <w:ilvl w:val="1"/>
          <w:numId w:val="44"/>
        </w:numPr>
        <w:rPr>
          <w:lang w:val="es-ES"/>
        </w:rPr>
      </w:pPr>
      <w:r w:rsidRPr="007D2255">
        <w:rPr>
          <w:lang w:val="es-ES"/>
        </w:rPr>
        <w:t xml:space="preserve">El sistema </w:t>
      </w:r>
      <w:r>
        <w:rPr>
          <w:lang w:val="es-ES"/>
        </w:rPr>
        <w:t>será desarrollado en el lenguaje de programación Python, siguiendo el estándar PEP8 para el estilo del código.</w:t>
      </w:r>
    </w:p>
    <w:p w14:paraId="119BB236" w14:textId="7926F5FA" w:rsidR="00280722" w:rsidRPr="00280722" w:rsidRDefault="00280722" w:rsidP="00280722">
      <w:pPr>
        <w:pStyle w:val="Prrafodelista"/>
        <w:numPr>
          <w:ilvl w:val="1"/>
          <w:numId w:val="44"/>
        </w:numPr>
        <w:rPr>
          <w:lang w:val="es-ES"/>
        </w:rPr>
      </w:pPr>
      <w:r>
        <w:rPr>
          <w:lang w:val="es-ES"/>
        </w:rPr>
        <w:t>El código será analizado mediante SonarQube para el cálculo de distintas métricas que determinen la calidad del código y que se cumplen los estándares definidos en PEP8.</w:t>
      </w:r>
    </w:p>
    <w:p w14:paraId="34E0762B" w14:textId="3F5D53D1" w:rsidR="00280722" w:rsidRDefault="00280722" w:rsidP="005F2650">
      <w:pPr>
        <w:pStyle w:val="Prrafodelista"/>
        <w:numPr>
          <w:ilvl w:val="1"/>
          <w:numId w:val="44"/>
        </w:numPr>
        <w:rPr>
          <w:lang w:val="es-ES"/>
        </w:rPr>
      </w:pPr>
      <w:r>
        <w:rPr>
          <w:lang w:val="es-ES"/>
        </w:rPr>
        <w:t>Se empleará la librería Scikit-learn para las distintas funciones de Machine Learning que han de ser desarrolladas.</w:t>
      </w:r>
    </w:p>
    <w:p w14:paraId="68FFD93D" w14:textId="66B77613" w:rsidR="00280722" w:rsidRDefault="00280722" w:rsidP="00280722">
      <w:pPr>
        <w:pStyle w:val="Prrafodelista"/>
        <w:numPr>
          <w:ilvl w:val="1"/>
          <w:numId w:val="44"/>
        </w:numPr>
        <w:rPr>
          <w:lang w:val="es-ES"/>
        </w:rPr>
      </w:pPr>
      <w:r>
        <w:rPr>
          <w:lang w:val="es-ES"/>
        </w:rPr>
        <w:t>Git se emplearán como herramienta de control de versiones, almacenando el repositorio de forma remota mediante Bitbucket.</w:t>
      </w:r>
    </w:p>
    <w:p w14:paraId="5C329567" w14:textId="0E314D1A" w:rsidR="00280722" w:rsidRPr="00280722" w:rsidRDefault="00280722" w:rsidP="00280722">
      <w:pPr>
        <w:pStyle w:val="Prrafodelista"/>
        <w:numPr>
          <w:ilvl w:val="1"/>
          <w:numId w:val="44"/>
        </w:numPr>
        <w:rPr>
          <w:lang w:val="es-ES"/>
        </w:rPr>
      </w:pPr>
      <w:r>
        <w:rPr>
          <w:lang w:val="es-ES"/>
        </w:rPr>
        <w:t>La base de datos se definirá en SQL.</w:t>
      </w:r>
    </w:p>
    <w:p w14:paraId="7B223F08" w14:textId="423D1A00" w:rsidR="00741AC9" w:rsidRDefault="00741AC9">
      <w:pPr>
        <w:ind w:firstLine="0"/>
        <w:jc w:val="left"/>
        <w:rPr>
          <w:lang w:val="es-ES"/>
        </w:rPr>
      </w:pPr>
      <w:r>
        <w:rPr>
          <w:lang w:val="es-ES"/>
        </w:rPr>
        <w:br w:type="page"/>
      </w:r>
    </w:p>
    <w:p w14:paraId="5B5047BE" w14:textId="15393F78" w:rsidR="00741AC9" w:rsidRPr="00741AC9" w:rsidRDefault="00741AC9" w:rsidP="00741AC9">
      <w:pPr>
        <w:pStyle w:val="Ttulo1"/>
      </w:pPr>
      <w:bookmarkStart w:id="25" w:name="_Toc58485801"/>
      <w:r>
        <w:lastRenderedPageBreak/>
        <w:t>BIBLIOGRAFÍA</w:t>
      </w:r>
      <w:bookmarkEnd w:id="25"/>
    </w:p>
    <w:p w14:paraId="1B02C3F8" w14:textId="77777777" w:rsidR="0042572B" w:rsidRPr="0042572B" w:rsidRDefault="00741AC9" w:rsidP="0042572B">
      <w:pPr>
        <w:pStyle w:val="Bibliografa"/>
        <w:rPr>
          <w:rFonts w:ascii="Calibri" w:hAnsi="Calibri" w:cs="Calibri"/>
          <w:lang w:val="es-ES"/>
        </w:rPr>
      </w:pPr>
      <w:r>
        <w:rPr>
          <w:lang w:val="es-ES"/>
        </w:rPr>
        <w:fldChar w:fldCharType="begin"/>
      </w:r>
      <w:r>
        <w:rPr>
          <w:lang w:val="es-ES"/>
        </w:rPr>
        <w:instrText xml:space="preserve"> ADDIN ZOTERO_BIBL {"uncited":[],"omitted":[],"custom":[]} CSL_BIBLIOGRAPHY </w:instrText>
      </w:r>
      <w:r>
        <w:rPr>
          <w:lang w:val="es-ES"/>
        </w:rPr>
        <w:fldChar w:fldCharType="separate"/>
      </w:r>
      <w:r w:rsidR="0042572B" w:rsidRPr="0042572B">
        <w:rPr>
          <w:rFonts w:ascii="Calibri" w:hAnsi="Calibri" w:cs="Calibri"/>
          <w:lang w:val="es-ES"/>
        </w:rPr>
        <w:t>[1]</w:t>
      </w:r>
      <w:r w:rsidR="0042572B" w:rsidRPr="0042572B">
        <w:rPr>
          <w:rFonts w:ascii="Calibri" w:hAnsi="Calibri" w:cs="Calibri"/>
          <w:lang w:val="es-ES"/>
        </w:rPr>
        <w:tab/>
        <w:t>«¿Qué es el cáncer? - Instituto Nacional del Cáncer», sep. 02, 2015. https://www.cancer.gov/espanol/cancer/naturaleza/que-es (accedido nov. 13, 2020).</w:t>
      </w:r>
    </w:p>
    <w:p w14:paraId="5424CE15" w14:textId="77777777" w:rsidR="0042572B" w:rsidRPr="0042572B" w:rsidRDefault="0042572B" w:rsidP="0042572B">
      <w:pPr>
        <w:pStyle w:val="Bibliografa"/>
        <w:rPr>
          <w:rFonts w:ascii="Calibri" w:hAnsi="Calibri" w:cs="Calibri"/>
        </w:rPr>
      </w:pPr>
      <w:r w:rsidRPr="0042572B">
        <w:rPr>
          <w:rFonts w:ascii="Calibri" w:hAnsi="Calibri" w:cs="Calibri"/>
        </w:rPr>
        <w:t>[2]</w:t>
      </w:r>
      <w:r w:rsidRPr="0042572B">
        <w:rPr>
          <w:rFonts w:ascii="Calibri" w:hAnsi="Calibri" w:cs="Calibri"/>
        </w:rPr>
        <w:tab/>
        <w:t xml:space="preserve">F. Hanif, K. Muzaffar,  kahkashan Perveen, S. Malhi, y S. Simjee, «Glioblastoma Multiforme: A Review of its Epidemiology and Pathogenesis through Clinical Presentation and Treatment», </w:t>
      </w:r>
      <w:r w:rsidRPr="0042572B">
        <w:rPr>
          <w:rFonts w:ascii="Calibri" w:hAnsi="Calibri" w:cs="Calibri"/>
          <w:i/>
          <w:iCs/>
        </w:rPr>
        <w:t>Asian Pac. J. Cancer Prev.</w:t>
      </w:r>
      <w:r w:rsidRPr="0042572B">
        <w:rPr>
          <w:rFonts w:ascii="Calibri" w:hAnsi="Calibri" w:cs="Calibri"/>
        </w:rPr>
        <w:t>, vol. 18, n.</w:t>
      </w:r>
      <w:r w:rsidRPr="0042572B">
        <w:rPr>
          <w:rFonts w:ascii="Calibri" w:hAnsi="Calibri" w:cs="Calibri"/>
          <w:vertAlign w:val="superscript"/>
        </w:rPr>
        <w:t>o</w:t>
      </w:r>
      <w:r w:rsidRPr="0042572B">
        <w:rPr>
          <w:rFonts w:ascii="Calibri" w:hAnsi="Calibri" w:cs="Calibri"/>
        </w:rPr>
        <w:t xml:space="preserve"> 1, ene. 2017, doi: 10.22034/APJCP.2017.18.1.3.</w:t>
      </w:r>
    </w:p>
    <w:p w14:paraId="2302DAAD" w14:textId="77777777" w:rsidR="0042572B" w:rsidRPr="0042572B" w:rsidRDefault="0042572B" w:rsidP="0042572B">
      <w:pPr>
        <w:pStyle w:val="Bibliografa"/>
        <w:rPr>
          <w:rFonts w:ascii="Calibri" w:hAnsi="Calibri" w:cs="Calibri"/>
        </w:rPr>
      </w:pPr>
      <w:r w:rsidRPr="0042572B">
        <w:rPr>
          <w:rFonts w:ascii="Calibri" w:hAnsi="Calibri" w:cs="Calibri"/>
        </w:rPr>
        <w:t>[3]</w:t>
      </w:r>
      <w:r w:rsidRPr="0042572B">
        <w:rPr>
          <w:rFonts w:ascii="Calibri" w:hAnsi="Calibri" w:cs="Calibri"/>
        </w:rPr>
        <w:tab/>
        <w:t xml:space="preserve">D. Armocida, A. Pesce, F. Di Giammarco, A. Frati, A. Santoro, y M. Salvati, «Long Term Survival in Patients Suffering from Glio-blastoma Multiforme: A Single-Center Observational Cohort Study», </w:t>
      </w:r>
      <w:r w:rsidRPr="0042572B">
        <w:rPr>
          <w:rFonts w:ascii="Calibri" w:hAnsi="Calibri" w:cs="Calibri"/>
          <w:i/>
          <w:iCs/>
        </w:rPr>
        <w:t>Diagnostics</w:t>
      </w:r>
      <w:r w:rsidRPr="0042572B">
        <w:rPr>
          <w:rFonts w:ascii="Calibri" w:hAnsi="Calibri" w:cs="Calibri"/>
        </w:rPr>
        <w:t>, vol. 9, n.</w:t>
      </w:r>
      <w:r w:rsidRPr="0042572B">
        <w:rPr>
          <w:rFonts w:ascii="Calibri" w:hAnsi="Calibri" w:cs="Calibri"/>
          <w:vertAlign w:val="superscript"/>
        </w:rPr>
        <w:t>o</w:t>
      </w:r>
      <w:r w:rsidRPr="0042572B">
        <w:rPr>
          <w:rFonts w:ascii="Calibri" w:hAnsi="Calibri" w:cs="Calibri"/>
        </w:rPr>
        <w:t xml:space="preserve"> 4, p. 209, nov. 2019, doi: 10.3390/diagnostics9040209.</w:t>
      </w:r>
    </w:p>
    <w:p w14:paraId="3F8BF551" w14:textId="77777777" w:rsidR="0042572B" w:rsidRPr="0042572B" w:rsidRDefault="0042572B" w:rsidP="0042572B">
      <w:pPr>
        <w:pStyle w:val="Bibliografa"/>
        <w:rPr>
          <w:rFonts w:ascii="Calibri" w:hAnsi="Calibri" w:cs="Calibri"/>
          <w:lang w:val="es-ES"/>
        </w:rPr>
      </w:pPr>
      <w:r w:rsidRPr="0042572B">
        <w:rPr>
          <w:rFonts w:ascii="Calibri" w:hAnsi="Calibri" w:cs="Calibri"/>
          <w:lang w:val="es-ES"/>
        </w:rPr>
        <w:t>[4]</w:t>
      </w:r>
      <w:r w:rsidRPr="0042572B">
        <w:rPr>
          <w:rFonts w:ascii="Calibri" w:hAnsi="Calibri" w:cs="Calibri"/>
          <w:lang w:val="es-ES"/>
        </w:rPr>
        <w:tab/>
        <w:t xml:space="preserve">C. Okuma y R. Fernández, «EVALUACIÓN DE GLIOMAS POR TÉCNICAS AVANZADAS DE RESONANCIA MAGNÉTICA», </w:t>
      </w:r>
      <w:r w:rsidRPr="0042572B">
        <w:rPr>
          <w:rFonts w:ascii="Calibri" w:hAnsi="Calibri" w:cs="Calibri"/>
          <w:i/>
          <w:iCs/>
          <w:lang w:val="es-ES"/>
        </w:rPr>
        <w:t>Rev. Médica Clínica Las Condes</w:t>
      </w:r>
      <w:r w:rsidRPr="0042572B">
        <w:rPr>
          <w:rFonts w:ascii="Calibri" w:hAnsi="Calibri" w:cs="Calibri"/>
          <w:lang w:val="es-ES"/>
        </w:rPr>
        <w:t>, vol. 28, n.</w:t>
      </w:r>
      <w:r w:rsidRPr="0042572B">
        <w:rPr>
          <w:rFonts w:ascii="Calibri" w:hAnsi="Calibri" w:cs="Calibri"/>
          <w:vertAlign w:val="superscript"/>
          <w:lang w:val="es-ES"/>
        </w:rPr>
        <w:t>o</w:t>
      </w:r>
      <w:r w:rsidRPr="0042572B">
        <w:rPr>
          <w:rFonts w:ascii="Calibri" w:hAnsi="Calibri" w:cs="Calibri"/>
          <w:lang w:val="es-ES"/>
        </w:rPr>
        <w:t xml:space="preserve"> 3, pp. 360-377, may 2017, doi: 10.1016/j.rmclc.2017.05.005.</w:t>
      </w:r>
    </w:p>
    <w:p w14:paraId="774EEF6D" w14:textId="77777777" w:rsidR="0042572B" w:rsidRPr="0042572B" w:rsidRDefault="0042572B" w:rsidP="0042572B">
      <w:pPr>
        <w:pStyle w:val="Bibliografa"/>
        <w:rPr>
          <w:rFonts w:ascii="Calibri" w:hAnsi="Calibri" w:cs="Calibri"/>
        </w:rPr>
      </w:pPr>
      <w:r w:rsidRPr="0042572B">
        <w:rPr>
          <w:rFonts w:ascii="Calibri" w:hAnsi="Calibri" w:cs="Calibri"/>
        </w:rPr>
        <w:t>[5]</w:t>
      </w:r>
      <w:r w:rsidRPr="0042572B">
        <w:rPr>
          <w:rFonts w:ascii="Calibri" w:hAnsi="Calibri" w:cs="Calibri"/>
        </w:rPr>
        <w:tab/>
        <w:t xml:space="preserve">«Early Detection Can Be Key to Surviving a Brain Tumor», </w:t>
      </w:r>
      <w:r w:rsidRPr="0042572B">
        <w:rPr>
          <w:rFonts w:ascii="Calibri" w:hAnsi="Calibri" w:cs="Calibri"/>
          <w:i/>
          <w:iCs/>
        </w:rPr>
        <w:t>Weill Cornell Brain and Spine Center</w:t>
      </w:r>
      <w:r w:rsidRPr="0042572B">
        <w:rPr>
          <w:rFonts w:ascii="Calibri" w:hAnsi="Calibri" w:cs="Calibri"/>
        </w:rPr>
        <w:t>, ago. 08, 2016. https://weillcornellbrainandspine.org/early-detection-can-be-key-surviving-brain-tumor (accedido dic. 09, 2020).</w:t>
      </w:r>
    </w:p>
    <w:p w14:paraId="2A4421FC" w14:textId="77777777" w:rsidR="0042572B" w:rsidRPr="0042572B" w:rsidRDefault="0042572B" w:rsidP="0042572B">
      <w:pPr>
        <w:pStyle w:val="Bibliografa"/>
        <w:rPr>
          <w:rFonts w:ascii="Calibri" w:hAnsi="Calibri" w:cs="Calibri"/>
        </w:rPr>
      </w:pPr>
      <w:r w:rsidRPr="0042572B">
        <w:rPr>
          <w:rFonts w:ascii="Calibri" w:hAnsi="Calibri" w:cs="Calibri"/>
        </w:rPr>
        <w:t>[6]</w:t>
      </w:r>
      <w:r w:rsidRPr="0042572B">
        <w:rPr>
          <w:rFonts w:ascii="Calibri" w:hAnsi="Calibri" w:cs="Calibri"/>
        </w:rPr>
        <w:tab/>
        <w:t xml:space="preserve">P. J. Kelly, «Gliomas: Survival, origin and early detection», </w:t>
      </w:r>
      <w:r w:rsidRPr="0042572B">
        <w:rPr>
          <w:rFonts w:ascii="Calibri" w:hAnsi="Calibri" w:cs="Calibri"/>
          <w:i/>
          <w:iCs/>
        </w:rPr>
        <w:t>Surg. Neurol. Int.</w:t>
      </w:r>
      <w:r w:rsidRPr="0042572B">
        <w:rPr>
          <w:rFonts w:ascii="Calibri" w:hAnsi="Calibri" w:cs="Calibri"/>
        </w:rPr>
        <w:t>, vol. 1, dic. 2010, doi: 10.4103/2152-7806.74243.</w:t>
      </w:r>
    </w:p>
    <w:p w14:paraId="12D87DEB" w14:textId="77777777" w:rsidR="0042572B" w:rsidRPr="0042572B" w:rsidRDefault="0042572B" w:rsidP="0042572B">
      <w:pPr>
        <w:pStyle w:val="Bibliografa"/>
        <w:rPr>
          <w:rFonts w:ascii="Calibri" w:hAnsi="Calibri" w:cs="Calibri"/>
        </w:rPr>
      </w:pPr>
      <w:r w:rsidRPr="0042572B">
        <w:rPr>
          <w:rFonts w:ascii="Calibri" w:hAnsi="Calibri" w:cs="Calibri"/>
        </w:rPr>
        <w:t>[7]</w:t>
      </w:r>
      <w:r w:rsidRPr="0042572B">
        <w:rPr>
          <w:rFonts w:ascii="Calibri" w:hAnsi="Calibri" w:cs="Calibri"/>
        </w:rPr>
        <w:tab/>
        <w:t>«Glioblastoma (GBM) – American Brain Tumor Association». https://www.abta.org/tumor_types/glioblastoma-gbm/ (accedido dic. 09, 2020).</w:t>
      </w:r>
    </w:p>
    <w:p w14:paraId="16634AC9" w14:textId="77777777" w:rsidR="0042572B" w:rsidRPr="0042572B" w:rsidRDefault="0042572B" w:rsidP="0042572B">
      <w:pPr>
        <w:pStyle w:val="Bibliografa"/>
        <w:rPr>
          <w:rFonts w:ascii="Calibri" w:hAnsi="Calibri" w:cs="Calibri"/>
        </w:rPr>
      </w:pPr>
      <w:r w:rsidRPr="0042572B">
        <w:rPr>
          <w:rFonts w:ascii="Calibri" w:hAnsi="Calibri" w:cs="Calibri"/>
        </w:rPr>
        <w:t>[8]</w:t>
      </w:r>
      <w:r w:rsidRPr="0042572B">
        <w:rPr>
          <w:rFonts w:ascii="Calibri" w:hAnsi="Calibri" w:cs="Calibri"/>
        </w:rPr>
        <w:tab/>
        <w:t xml:space="preserve">«Early Detection», </w:t>
      </w:r>
      <w:r w:rsidRPr="0042572B">
        <w:rPr>
          <w:rFonts w:ascii="Calibri" w:hAnsi="Calibri" w:cs="Calibri"/>
          <w:i/>
          <w:iCs/>
        </w:rPr>
        <w:t>Glioblastoma Foundation</w:t>
      </w:r>
      <w:r w:rsidRPr="0042572B">
        <w:rPr>
          <w:rFonts w:ascii="Calibri" w:hAnsi="Calibri" w:cs="Calibri"/>
        </w:rPr>
        <w:t>. https://glioblastomafoundation.org/research/early-detection (accedido nov. 13, 2020).</w:t>
      </w:r>
    </w:p>
    <w:p w14:paraId="7A38AD26" w14:textId="77777777" w:rsidR="0042572B" w:rsidRPr="0042572B" w:rsidRDefault="0042572B" w:rsidP="0042572B">
      <w:pPr>
        <w:pStyle w:val="Bibliografa"/>
        <w:rPr>
          <w:rFonts w:ascii="Calibri" w:hAnsi="Calibri" w:cs="Calibri"/>
        </w:rPr>
      </w:pPr>
      <w:r w:rsidRPr="0042572B">
        <w:rPr>
          <w:rFonts w:ascii="Calibri" w:hAnsi="Calibri" w:cs="Calibri"/>
        </w:rPr>
        <w:t>[9]</w:t>
      </w:r>
      <w:r w:rsidRPr="0042572B">
        <w:rPr>
          <w:rFonts w:ascii="Calibri" w:hAnsi="Calibri" w:cs="Calibri"/>
        </w:rPr>
        <w:tab/>
        <w:t>«Assessing Concordance With Watson for Oncology, a Cognitive Computing Decision Support System for Colon Cancer Treatment in Korea | JCO Clinical Cancer Informatics». https://ascopubs.org/doi/full/10.1200/CCI.17.00109 (accedido dic. 10, 2020).</w:t>
      </w:r>
    </w:p>
    <w:p w14:paraId="3D1B4C70" w14:textId="7BC24648" w:rsidR="0074433E" w:rsidRPr="007768CA" w:rsidRDefault="00741AC9" w:rsidP="00741AC9">
      <w:pPr>
        <w:rPr>
          <w:lang w:val="es-ES"/>
        </w:rPr>
      </w:pPr>
      <w:r>
        <w:rPr>
          <w:lang w:val="es-ES"/>
        </w:rPr>
        <w:fldChar w:fldCharType="end"/>
      </w:r>
    </w:p>
    <w:sectPr w:rsidR="0074433E" w:rsidRPr="007768CA" w:rsidSect="00280722">
      <w:headerReference w:type="default" r:id="rId2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1569D3" w14:textId="77777777" w:rsidR="00503AEC" w:rsidRDefault="00503AEC" w:rsidP="00F45C6E">
      <w:r>
        <w:separator/>
      </w:r>
    </w:p>
    <w:p w14:paraId="76899B64" w14:textId="77777777" w:rsidR="00503AEC" w:rsidRDefault="00503AEC" w:rsidP="00F45C6E"/>
    <w:p w14:paraId="181B4012" w14:textId="77777777" w:rsidR="00503AEC" w:rsidRDefault="00503AEC" w:rsidP="00F45C6E"/>
    <w:p w14:paraId="6875A603" w14:textId="77777777" w:rsidR="00503AEC" w:rsidRDefault="00503AEC"/>
  </w:endnote>
  <w:endnote w:type="continuationSeparator" w:id="0">
    <w:p w14:paraId="26C0DA04" w14:textId="77777777" w:rsidR="00503AEC" w:rsidRDefault="00503AEC" w:rsidP="00F45C6E">
      <w:r>
        <w:continuationSeparator/>
      </w:r>
    </w:p>
    <w:p w14:paraId="4F7899AD" w14:textId="77777777" w:rsidR="00503AEC" w:rsidRDefault="00503AEC" w:rsidP="00F45C6E"/>
    <w:p w14:paraId="60AC73F6" w14:textId="77777777" w:rsidR="00503AEC" w:rsidRDefault="00503AEC" w:rsidP="00F45C6E"/>
    <w:p w14:paraId="52E996B5" w14:textId="77777777" w:rsidR="00503AEC" w:rsidRDefault="00503A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017B7E" w:rsidRDefault="00017B7E">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017B7E" w:rsidRDefault="00017B7E"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017B7E" w:rsidRDefault="00017B7E"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9BE0F2" w14:textId="77777777" w:rsidR="00503AEC" w:rsidRDefault="00503AEC" w:rsidP="00631826">
      <w:pPr>
        <w:ind w:firstLine="0"/>
      </w:pPr>
      <w:r>
        <w:separator/>
      </w:r>
    </w:p>
  </w:footnote>
  <w:footnote w:type="continuationSeparator" w:id="0">
    <w:p w14:paraId="25C73EA4" w14:textId="77777777" w:rsidR="00503AEC" w:rsidRDefault="00503AEC" w:rsidP="00F45C6E">
      <w:r>
        <w:continuationSeparator/>
      </w:r>
    </w:p>
    <w:p w14:paraId="67BAD585" w14:textId="77777777" w:rsidR="00503AEC" w:rsidRDefault="00503AEC" w:rsidP="00F45C6E"/>
    <w:p w14:paraId="059E3526" w14:textId="77777777" w:rsidR="00503AEC" w:rsidRDefault="00503AEC" w:rsidP="00F45C6E"/>
    <w:p w14:paraId="2169A083" w14:textId="77777777" w:rsidR="00503AEC" w:rsidRDefault="00503AEC"/>
  </w:footnote>
  <w:footnote w:id="1">
    <w:p w14:paraId="46ED2659" w14:textId="6A3F31ED" w:rsidR="003D5592" w:rsidRPr="003D5592" w:rsidRDefault="003D5592">
      <w:pPr>
        <w:pStyle w:val="Textonotapie"/>
        <w:rPr>
          <w:lang w:val="es-ES"/>
        </w:rPr>
      </w:pPr>
      <w:r>
        <w:rPr>
          <w:rStyle w:val="Refdenotaalpie"/>
        </w:rPr>
        <w:footnoteRef/>
      </w:r>
      <w:r>
        <w:t xml:space="preserve"> </w:t>
      </w:r>
      <w:r>
        <w:rPr>
          <w:lang w:val="es-ES"/>
        </w:rPr>
        <w:t>Receiver Operating Characterist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017B7E" w:rsidRPr="00DA1A0A" w:rsidRDefault="00017B7E"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28"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017B7E" w:rsidRDefault="00017B7E"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50D444D7" w:rsidR="00017B7E" w:rsidRPr="009941BC" w:rsidRDefault="00017B7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2"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9941BC" w:rsidRPr="00210189">
      <w:rPr>
        <w:sz w:val="21"/>
        <w:szCs w:val="20"/>
        <w:lang w:val="es-ES"/>
      </w:rPr>
      <w:t>Anteproyecto</w:t>
    </w:r>
    <w:r w:rsidRPr="00210189">
      <w:rPr>
        <w:sz w:val="21"/>
        <w:szCs w:val="20"/>
        <w:lang w:val="es-ES"/>
      </w:rPr>
      <w:t xml:space="preserve">. </w:t>
    </w:r>
    <w:r w:rsidR="009941BC" w:rsidRPr="00210189">
      <w:rPr>
        <w:sz w:val="21"/>
        <w:szCs w:val="20"/>
        <w:lang w:val="es-ES"/>
      </w:rPr>
      <w:t>Detección Automatizada de</w:t>
    </w:r>
    <w:r w:rsidR="00E834D3">
      <w:rPr>
        <w:sz w:val="21"/>
        <w:szCs w:val="20"/>
        <w:lang w:val="es-ES"/>
      </w:rPr>
      <w:t>l</w:t>
    </w:r>
    <w:r w:rsidR="009941BC" w:rsidRPr="00210189">
      <w:rPr>
        <w:sz w:val="21"/>
        <w:szCs w:val="20"/>
        <w:lang w:val="es-ES"/>
      </w:rPr>
      <w:t xml:space="preserve"> Glioblastoma Multiforme</w:t>
    </w:r>
  </w:p>
  <w:p w14:paraId="2BA56EFC" w14:textId="08602803" w:rsidR="00017B7E" w:rsidRDefault="00017B7E"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2CA6C8B5" w:rsidR="00210189" w:rsidRPr="009941BC" w:rsidRDefault="00210189"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5C88832E" w14:textId="77777777" w:rsidR="00017B7E" w:rsidRDefault="00017B7E"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2676B499" w:rsidR="00280722" w:rsidRPr="009941BC" w:rsidRDefault="00280722"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786742DF" w14:textId="77777777" w:rsidR="00280722" w:rsidRDefault="00280722"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2B813A0B" w:rsidR="00280722" w:rsidRPr="009941BC" w:rsidRDefault="00280722"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61819834" w14:textId="77777777" w:rsidR="00280722" w:rsidRDefault="00280722"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0154E"/>
    <w:multiLevelType w:val="multilevel"/>
    <w:tmpl w:val="287EB0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66F22"/>
    <w:multiLevelType w:val="multilevel"/>
    <w:tmpl w:val="780834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122C5B"/>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692E4B"/>
    <w:multiLevelType w:val="hybridMultilevel"/>
    <w:tmpl w:val="FBF4432E"/>
    <w:lvl w:ilvl="0" w:tplc="3F5E5E16">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DD0E88"/>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500D49"/>
    <w:multiLevelType w:val="multilevel"/>
    <w:tmpl w:val="BC98C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936B02"/>
    <w:multiLevelType w:val="multilevel"/>
    <w:tmpl w:val="1786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D2899"/>
    <w:multiLevelType w:val="hybridMultilevel"/>
    <w:tmpl w:val="FEA49BAE"/>
    <w:lvl w:ilvl="0" w:tplc="2E9EB31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320C5"/>
    <w:multiLevelType w:val="multilevel"/>
    <w:tmpl w:val="C298F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016A4"/>
    <w:multiLevelType w:val="hybridMultilevel"/>
    <w:tmpl w:val="ACDE3760"/>
    <w:lvl w:ilvl="0" w:tplc="C3763F2A">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DC1542"/>
    <w:multiLevelType w:val="multilevel"/>
    <w:tmpl w:val="D0D87402"/>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486E1D"/>
    <w:multiLevelType w:val="multilevel"/>
    <w:tmpl w:val="5D8AE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2F6A1D"/>
    <w:multiLevelType w:val="multilevel"/>
    <w:tmpl w:val="2E000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B75D1"/>
    <w:multiLevelType w:val="hybridMultilevel"/>
    <w:tmpl w:val="10AAAE06"/>
    <w:lvl w:ilvl="0" w:tplc="CDBA0CB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9E126C"/>
    <w:multiLevelType w:val="hybridMultilevel"/>
    <w:tmpl w:val="F390738A"/>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669087D"/>
    <w:multiLevelType w:val="hybridMultilevel"/>
    <w:tmpl w:val="1B8AFBFC"/>
    <w:lvl w:ilvl="0" w:tplc="E84C6B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8" w15:restartNumberingAfterBreak="0">
    <w:nsid w:val="36910547"/>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9E41C8"/>
    <w:multiLevelType w:val="multilevel"/>
    <w:tmpl w:val="C2EC77A6"/>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78868FB"/>
    <w:multiLevelType w:val="hybridMultilevel"/>
    <w:tmpl w:val="4770053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4A95094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0192721"/>
    <w:multiLevelType w:val="hybridMultilevel"/>
    <w:tmpl w:val="71426908"/>
    <w:lvl w:ilvl="0" w:tplc="D0D295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27C23C0"/>
    <w:multiLevelType w:val="multilevel"/>
    <w:tmpl w:val="53B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11FB4"/>
    <w:multiLevelType w:val="multilevel"/>
    <w:tmpl w:val="D20A70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8F6893"/>
    <w:multiLevelType w:val="hybridMultilevel"/>
    <w:tmpl w:val="5BB0F9FC"/>
    <w:lvl w:ilvl="0" w:tplc="7004B424">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7D219B"/>
    <w:multiLevelType w:val="hybridMultilevel"/>
    <w:tmpl w:val="BC4C552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0" w15:restartNumberingAfterBreak="0">
    <w:nsid w:val="66911675"/>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A443EE"/>
    <w:multiLevelType w:val="multilevel"/>
    <w:tmpl w:val="6C9C2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AE4072"/>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9CD3C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3278C8"/>
    <w:multiLevelType w:val="multilevel"/>
    <w:tmpl w:val="A2A6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91723F"/>
    <w:multiLevelType w:val="multilevel"/>
    <w:tmpl w:val="662E5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634A56"/>
    <w:multiLevelType w:val="hybridMultilevel"/>
    <w:tmpl w:val="544668C4"/>
    <w:lvl w:ilvl="0" w:tplc="E4B0BF32">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24"/>
  </w:num>
  <w:num w:numId="4">
    <w:abstractNumId w:val="24"/>
    <w:lvlOverride w:ilvl="0">
      <w:startOverride w:val="1"/>
    </w:lvlOverride>
  </w:num>
  <w:num w:numId="5">
    <w:abstractNumId w:val="15"/>
  </w:num>
  <w:num w:numId="6">
    <w:abstractNumId w:val="16"/>
  </w:num>
  <w:num w:numId="7">
    <w:abstractNumId w:val="9"/>
  </w:num>
  <w:num w:numId="8">
    <w:abstractNumId w:val="14"/>
  </w:num>
  <w:num w:numId="9">
    <w:abstractNumId w:val="28"/>
  </w:num>
  <w:num w:numId="10">
    <w:abstractNumId w:val="36"/>
  </w:num>
  <w:num w:numId="11">
    <w:abstractNumId w:val="3"/>
  </w:num>
  <w:num w:numId="12">
    <w:abstractNumId w:val="7"/>
  </w:num>
  <w:num w:numId="13">
    <w:abstractNumId w:val="11"/>
  </w:num>
  <w:num w:numId="14">
    <w:abstractNumId w:val="11"/>
  </w:num>
  <w:num w:numId="15">
    <w:abstractNumId w:val="35"/>
  </w:num>
  <w:num w:numId="16">
    <w:abstractNumId w:val="5"/>
  </w:num>
  <w:num w:numId="17">
    <w:abstractNumId w:val="5"/>
  </w:num>
  <w:num w:numId="18">
    <w:abstractNumId w:val="34"/>
  </w:num>
  <w:num w:numId="19">
    <w:abstractNumId w:val="13"/>
  </w:num>
  <w:num w:numId="20">
    <w:abstractNumId w:val="13"/>
  </w:num>
  <w:num w:numId="21">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2">
    <w:abstractNumId w:val="8"/>
  </w:num>
  <w:num w:numId="23">
    <w:abstractNumId w:val="8"/>
  </w:num>
  <w:num w:numId="24">
    <w:abstractNumId w:val="31"/>
  </w:num>
  <w:num w:numId="25">
    <w:abstractNumId w:val="6"/>
  </w:num>
  <w:num w:numId="26">
    <w:abstractNumId w:val="25"/>
  </w:num>
  <w:num w:numId="27">
    <w:abstractNumId w:val="1"/>
  </w:num>
  <w:num w:numId="28">
    <w:abstractNumId w:val="1"/>
  </w:num>
  <w:num w:numId="29">
    <w:abstractNumId w:val="26"/>
  </w:num>
  <w:num w:numId="30">
    <w:abstractNumId w:val="0"/>
  </w:num>
  <w:num w:numId="31">
    <w:abstractNumId w:val="0"/>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33"/>
  </w:num>
  <w:num w:numId="35">
    <w:abstractNumId w:val="18"/>
  </w:num>
  <w:num w:numId="36">
    <w:abstractNumId w:val="32"/>
  </w:num>
  <w:num w:numId="37">
    <w:abstractNumId w:val="2"/>
  </w:num>
  <w:num w:numId="38">
    <w:abstractNumId w:val="30"/>
  </w:num>
  <w:num w:numId="39">
    <w:abstractNumId w:val="19"/>
  </w:num>
  <w:num w:numId="40">
    <w:abstractNumId w:val="4"/>
  </w:num>
  <w:num w:numId="41">
    <w:abstractNumId w:val="20"/>
  </w:num>
  <w:num w:numId="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12"/>
  </w:num>
  <w:num w:numId="45">
    <w:abstractNumId w:val="10"/>
  </w:num>
  <w:num w:numId="46">
    <w:abstractNumId w:val="22"/>
  </w:num>
  <w:num w:numId="4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203"/>
    <w:rsid w:val="00000AF5"/>
    <w:rsid w:val="00000D2D"/>
    <w:rsid w:val="00000FD3"/>
    <w:rsid w:val="00001B22"/>
    <w:rsid w:val="00003210"/>
    <w:rsid w:val="000035CF"/>
    <w:rsid w:val="00003B1F"/>
    <w:rsid w:val="00004DFC"/>
    <w:rsid w:val="000056EE"/>
    <w:rsid w:val="000058FD"/>
    <w:rsid w:val="00005EE8"/>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D27"/>
    <w:rsid w:val="00025743"/>
    <w:rsid w:val="00025B3F"/>
    <w:rsid w:val="000269D4"/>
    <w:rsid w:val="00026F66"/>
    <w:rsid w:val="00027986"/>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55EA"/>
    <w:rsid w:val="00056C5A"/>
    <w:rsid w:val="00056FEB"/>
    <w:rsid w:val="00057820"/>
    <w:rsid w:val="000604AD"/>
    <w:rsid w:val="000609F1"/>
    <w:rsid w:val="00060A80"/>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3E6"/>
    <w:rsid w:val="00086364"/>
    <w:rsid w:val="000865D2"/>
    <w:rsid w:val="00087223"/>
    <w:rsid w:val="0008746B"/>
    <w:rsid w:val="00087F19"/>
    <w:rsid w:val="000900C2"/>
    <w:rsid w:val="00090EFE"/>
    <w:rsid w:val="0009123E"/>
    <w:rsid w:val="00092489"/>
    <w:rsid w:val="000926E0"/>
    <w:rsid w:val="00092B0C"/>
    <w:rsid w:val="00093074"/>
    <w:rsid w:val="0009382E"/>
    <w:rsid w:val="00094A5B"/>
    <w:rsid w:val="00095AF9"/>
    <w:rsid w:val="00095DA1"/>
    <w:rsid w:val="00096034"/>
    <w:rsid w:val="000961F1"/>
    <w:rsid w:val="000965C9"/>
    <w:rsid w:val="00097006"/>
    <w:rsid w:val="000970F1"/>
    <w:rsid w:val="000974BE"/>
    <w:rsid w:val="000A04CE"/>
    <w:rsid w:val="000A0E2D"/>
    <w:rsid w:val="000A1636"/>
    <w:rsid w:val="000A1E3F"/>
    <w:rsid w:val="000A25AA"/>
    <w:rsid w:val="000A3145"/>
    <w:rsid w:val="000A37E2"/>
    <w:rsid w:val="000A443C"/>
    <w:rsid w:val="000A6C12"/>
    <w:rsid w:val="000A79E6"/>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85"/>
    <w:rsid w:val="000D5112"/>
    <w:rsid w:val="000D57EE"/>
    <w:rsid w:val="000D6C0D"/>
    <w:rsid w:val="000D73A8"/>
    <w:rsid w:val="000D76CE"/>
    <w:rsid w:val="000D7BFF"/>
    <w:rsid w:val="000D7E98"/>
    <w:rsid w:val="000D7EB8"/>
    <w:rsid w:val="000E00F9"/>
    <w:rsid w:val="000E04FD"/>
    <w:rsid w:val="000E1097"/>
    <w:rsid w:val="000E2B22"/>
    <w:rsid w:val="000E31FD"/>
    <w:rsid w:val="000E3B6A"/>
    <w:rsid w:val="000E4538"/>
    <w:rsid w:val="000E4942"/>
    <w:rsid w:val="000E533D"/>
    <w:rsid w:val="000E6A8A"/>
    <w:rsid w:val="000E6CA0"/>
    <w:rsid w:val="000E781A"/>
    <w:rsid w:val="000F04B5"/>
    <w:rsid w:val="000F0B9F"/>
    <w:rsid w:val="000F1C37"/>
    <w:rsid w:val="000F2657"/>
    <w:rsid w:val="000F3263"/>
    <w:rsid w:val="000F41EB"/>
    <w:rsid w:val="000F6293"/>
    <w:rsid w:val="000F63FC"/>
    <w:rsid w:val="000F6515"/>
    <w:rsid w:val="000F6FC1"/>
    <w:rsid w:val="000F793E"/>
    <w:rsid w:val="000F7AA1"/>
    <w:rsid w:val="000F7F7A"/>
    <w:rsid w:val="000F7FF2"/>
    <w:rsid w:val="001002E7"/>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506"/>
    <w:rsid w:val="001067BA"/>
    <w:rsid w:val="00106A36"/>
    <w:rsid w:val="00106E00"/>
    <w:rsid w:val="00107C69"/>
    <w:rsid w:val="001101A5"/>
    <w:rsid w:val="00111345"/>
    <w:rsid w:val="001113C6"/>
    <w:rsid w:val="00111AA8"/>
    <w:rsid w:val="00112391"/>
    <w:rsid w:val="0011411A"/>
    <w:rsid w:val="00115707"/>
    <w:rsid w:val="001157D8"/>
    <w:rsid w:val="00115FAF"/>
    <w:rsid w:val="00115FC8"/>
    <w:rsid w:val="001171F5"/>
    <w:rsid w:val="001174A6"/>
    <w:rsid w:val="001200BC"/>
    <w:rsid w:val="001205FF"/>
    <w:rsid w:val="001206FD"/>
    <w:rsid w:val="0012080A"/>
    <w:rsid w:val="00121379"/>
    <w:rsid w:val="00122AC3"/>
    <w:rsid w:val="00123024"/>
    <w:rsid w:val="001232AB"/>
    <w:rsid w:val="001239C6"/>
    <w:rsid w:val="0012445F"/>
    <w:rsid w:val="00124860"/>
    <w:rsid w:val="00125655"/>
    <w:rsid w:val="00125FF4"/>
    <w:rsid w:val="0012670B"/>
    <w:rsid w:val="00126BD4"/>
    <w:rsid w:val="001270B9"/>
    <w:rsid w:val="001271AA"/>
    <w:rsid w:val="0012729A"/>
    <w:rsid w:val="001279FC"/>
    <w:rsid w:val="00131730"/>
    <w:rsid w:val="0013237E"/>
    <w:rsid w:val="0013289E"/>
    <w:rsid w:val="001328DC"/>
    <w:rsid w:val="00132A33"/>
    <w:rsid w:val="00132BCA"/>
    <w:rsid w:val="00132F51"/>
    <w:rsid w:val="00133C96"/>
    <w:rsid w:val="00135202"/>
    <w:rsid w:val="00136F23"/>
    <w:rsid w:val="00137514"/>
    <w:rsid w:val="00141704"/>
    <w:rsid w:val="00141F0D"/>
    <w:rsid w:val="00142290"/>
    <w:rsid w:val="00142768"/>
    <w:rsid w:val="00142B2F"/>
    <w:rsid w:val="00142CF3"/>
    <w:rsid w:val="0014351E"/>
    <w:rsid w:val="001440E0"/>
    <w:rsid w:val="00144675"/>
    <w:rsid w:val="00144B35"/>
    <w:rsid w:val="00144CB9"/>
    <w:rsid w:val="001452A8"/>
    <w:rsid w:val="00145849"/>
    <w:rsid w:val="00145882"/>
    <w:rsid w:val="00145AA3"/>
    <w:rsid w:val="00146019"/>
    <w:rsid w:val="00146351"/>
    <w:rsid w:val="00146889"/>
    <w:rsid w:val="00147062"/>
    <w:rsid w:val="0015108B"/>
    <w:rsid w:val="00151281"/>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69B9"/>
    <w:rsid w:val="00186B8F"/>
    <w:rsid w:val="00186E76"/>
    <w:rsid w:val="00186F05"/>
    <w:rsid w:val="0019036C"/>
    <w:rsid w:val="001912CB"/>
    <w:rsid w:val="00191C65"/>
    <w:rsid w:val="00192476"/>
    <w:rsid w:val="00192A20"/>
    <w:rsid w:val="001935FE"/>
    <w:rsid w:val="001945F0"/>
    <w:rsid w:val="001950CB"/>
    <w:rsid w:val="00195C46"/>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6E8"/>
    <w:rsid w:val="001B4818"/>
    <w:rsid w:val="001B4F50"/>
    <w:rsid w:val="001B7AB1"/>
    <w:rsid w:val="001B7DB9"/>
    <w:rsid w:val="001C00FE"/>
    <w:rsid w:val="001C152B"/>
    <w:rsid w:val="001C24D7"/>
    <w:rsid w:val="001C2BD3"/>
    <w:rsid w:val="001C42E3"/>
    <w:rsid w:val="001C45D2"/>
    <w:rsid w:val="001C4924"/>
    <w:rsid w:val="001C4A6A"/>
    <w:rsid w:val="001C5243"/>
    <w:rsid w:val="001C564D"/>
    <w:rsid w:val="001C6838"/>
    <w:rsid w:val="001C6B0C"/>
    <w:rsid w:val="001C7298"/>
    <w:rsid w:val="001D012E"/>
    <w:rsid w:val="001D0B66"/>
    <w:rsid w:val="001D0FAC"/>
    <w:rsid w:val="001D14F8"/>
    <w:rsid w:val="001D1D1D"/>
    <w:rsid w:val="001D1FC2"/>
    <w:rsid w:val="001D2505"/>
    <w:rsid w:val="001D295D"/>
    <w:rsid w:val="001D543A"/>
    <w:rsid w:val="001D567B"/>
    <w:rsid w:val="001D5841"/>
    <w:rsid w:val="001D5CC3"/>
    <w:rsid w:val="001D6937"/>
    <w:rsid w:val="001D6E1C"/>
    <w:rsid w:val="001D6E55"/>
    <w:rsid w:val="001D70D0"/>
    <w:rsid w:val="001D7323"/>
    <w:rsid w:val="001D74A1"/>
    <w:rsid w:val="001D79F1"/>
    <w:rsid w:val="001E25A9"/>
    <w:rsid w:val="001E2DB5"/>
    <w:rsid w:val="001E372F"/>
    <w:rsid w:val="001E3CD0"/>
    <w:rsid w:val="001E3D8D"/>
    <w:rsid w:val="001E4E48"/>
    <w:rsid w:val="001E575A"/>
    <w:rsid w:val="001E57CE"/>
    <w:rsid w:val="001E5C6B"/>
    <w:rsid w:val="001E6141"/>
    <w:rsid w:val="001E65C3"/>
    <w:rsid w:val="001E6A07"/>
    <w:rsid w:val="001E7853"/>
    <w:rsid w:val="001E7F6E"/>
    <w:rsid w:val="001F0286"/>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2002DF"/>
    <w:rsid w:val="00201558"/>
    <w:rsid w:val="00202399"/>
    <w:rsid w:val="00202CC8"/>
    <w:rsid w:val="00203069"/>
    <w:rsid w:val="002033B3"/>
    <w:rsid w:val="002042FE"/>
    <w:rsid w:val="0020467C"/>
    <w:rsid w:val="00204A85"/>
    <w:rsid w:val="00204B18"/>
    <w:rsid w:val="0020531B"/>
    <w:rsid w:val="002067BD"/>
    <w:rsid w:val="00206B3A"/>
    <w:rsid w:val="00206EE2"/>
    <w:rsid w:val="0020710A"/>
    <w:rsid w:val="00207713"/>
    <w:rsid w:val="0021000B"/>
    <w:rsid w:val="00210189"/>
    <w:rsid w:val="0021082F"/>
    <w:rsid w:val="002108FC"/>
    <w:rsid w:val="002123EF"/>
    <w:rsid w:val="002124F5"/>
    <w:rsid w:val="002131F2"/>
    <w:rsid w:val="00213B0D"/>
    <w:rsid w:val="00213DD9"/>
    <w:rsid w:val="002140A9"/>
    <w:rsid w:val="0021533B"/>
    <w:rsid w:val="00215E08"/>
    <w:rsid w:val="00216191"/>
    <w:rsid w:val="002164FF"/>
    <w:rsid w:val="00216A5B"/>
    <w:rsid w:val="002201CB"/>
    <w:rsid w:val="00220549"/>
    <w:rsid w:val="00220CE0"/>
    <w:rsid w:val="00220D94"/>
    <w:rsid w:val="002219F0"/>
    <w:rsid w:val="002221EF"/>
    <w:rsid w:val="00222D8C"/>
    <w:rsid w:val="0022398B"/>
    <w:rsid w:val="00225240"/>
    <w:rsid w:val="00225488"/>
    <w:rsid w:val="0022722F"/>
    <w:rsid w:val="00227553"/>
    <w:rsid w:val="00227B03"/>
    <w:rsid w:val="00230CC4"/>
    <w:rsid w:val="00230F22"/>
    <w:rsid w:val="0023156C"/>
    <w:rsid w:val="00231C27"/>
    <w:rsid w:val="002324C5"/>
    <w:rsid w:val="002327E6"/>
    <w:rsid w:val="00232B1E"/>
    <w:rsid w:val="002331EE"/>
    <w:rsid w:val="0023323C"/>
    <w:rsid w:val="00233704"/>
    <w:rsid w:val="002337AA"/>
    <w:rsid w:val="00233977"/>
    <w:rsid w:val="00234FB2"/>
    <w:rsid w:val="0023581E"/>
    <w:rsid w:val="00235B43"/>
    <w:rsid w:val="002361E6"/>
    <w:rsid w:val="002365FA"/>
    <w:rsid w:val="002369D1"/>
    <w:rsid w:val="00236C09"/>
    <w:rsid w:val="002371B0"/>
    <w:rsid w:val="002376C2"/>
    <w:rsid w:val="0024015B"/>
    <w:rsid w:val="00241067"/>
    <w:rsid w:val="0024189A"/>
    <w:rsid w:val="00241F76"/>
    <w:rsid w:val="00242C2A"/>
    <w:rsid w:val="00242E34"/>
    <w:rsid w:val="00244D88"/>
    <w:rsid w:val="00244ECB"/>
    <w:rsid w:val="00245B17"/>
    <w:rsid w:val="00245F1E"/>
    <w:rsid w:val="00246567"/>
    <w:rsid w:val="002473B7"/>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C5F"/>
    <w:rsid w:val="00272E21"/>
    <w:rsid w:val="002732AA"/>
    <w:rsid w:val="00274D4A"/>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78B"/>
    <w:rsid w:val="002A6BAC"/>
    <w:rsid w:val="002A71F9"/>
    <w:rsid w:val="002A7511"/>
    <w:rsid w:val="002A7A26"/>
    <w:rsid w:val="002A7BBE"/>
    <w:rsid w:val="002A7D9A"/>
    <w:rsid w:val="002B0C14"/>
    <w:rsid w:val="002B0E94"/>
    <w:rsid w:val="002B1A0A"/>
    <w:rsid w:val="002B2C9F"/>
    <w:rsid w:val="002B2D5B"/>
    <w:rsid w:val="002B36A1"/>
    <w:rsid w:val="002B4B2D"/>
    <w:rsid w:val="002B606C"/>
    <w:rsid w:val="002B632F"/>
    <w:rsid w:val="002B6F30"/>
    <w:rsid w:val="002B7062"/>
    <w:rsid w:val="002C02D5"/>
    <w:rsid w:val="002C0329"/>
    <w:rsid w:val="002C2B05"/>
    <w:rsid w:val="002C2FA9"/>
    <w:rsid w:val="002C34F5"/>
    <w:rsid w:val="002C3598"/>
    <w:rsid w:val="002C3875"/>
    <w:rsid w:val="002C40C6"/>
    <w:rsid w:val="002C41F7"/>
    <w:rsid w:val="002C4892"/>
    <w:rsid w:val="002C4E60"/>
    <w:rsid w:val="002C58D7"/>
    <w:rsid w:val="002C5CA3"/>
    <w:rsid w:val="002C6CE2"/>
    <w:rsid w:val="002C713B"/>
    <w:rsid w:val="002D0B8A"/>
    <w:rsid w:val="002D1057"/>
    <w:rsid w:val="002D2FC6"/>
    <w:rsid w:val="002D385B"/>
    <w:rsid w:val="002D3A26"/>
    <w:rsid w:val="002D5231"/>
    <w:rsid w:val="002D5E1C"/>
    <w:rsid w:val="002D5F44"/>
    <w:rsid w:val="002D61BD"/>
    <w:rsid w:val="002D6450"/>
    <w:rsid w:val="002D6AED"/>
    <w:rsid w:val="002D7FEA"/>
    <w:rsid w:val="002E1113"/>
    <w:rsid w:val="002E23CC"/>
    <w:rsid w:val="002E25A2"/>
    <w:rsid w:val="002E3365"/>
    <w:rsid w:val="002E3659"/>
    <w:rsid w:val="002E3CCB"/>
    <w:rsid w:val="002E4A2B"/>
    <w:rsid w:val="002E534A"/>
    <w:rsid w:val="002E6585"/>
    <w:rsid w:val="002E6956"/>
    <w:rsid w:val="002E70F6"/>
    <w:rsid w:val="002E783D"/>
    <w:rsid w:val="002E7C45"/>
    <w:rsid w:val="002E7D95"/>
    <w:rsid w:val="002E7DB9"/>
    <w:rsid w:val="002F0975"/>
    <w:rsid w:val="002F0BD9"/>
    <w:rsid w:val="002F0E15"/>
    <w:rsid w:val="002F0EB7"/>
    <w:rsid w:val="002F1044"/>
    <w:rsid w:val="002F1310"/>
    <w:rsid w:val="002F1BB6"/>
    <w:rsid w:val="002F1CAC"/>
    <w:rsid w:val="002F2209"/>
    <w:rsid w:val="002F2693"/>
    <w:rsid w:val="002F30F8"/>
    <w:rsid w:val="002F3116"/>
    <w:rsid w:val="002F39D5"/>
    <w:rsid w:val="002F435B"/>
    <w:rsid w:val="002F508C"/>
    <w:rsid w:val="002F584C"/>
    <w:rsid w:val="002F6B9A"/>
    <w:rsid w:val="002F6C28"/>
    <w:rsid w:val="002F6DAF"/>
    <w:rsid w:val="002F7244"/>
    <w:rsid w:val="00300AF0"/>
    <w:rsid w:val="00300E76"/>
    <w:rsid w:val="00303984"/>
    <w:rsid w:val="003042C2"/>
    <w:rsid w:val="003044B0"/>
    <w:rsid w:val="00305392"/>
    <w:rsid w:val="003054B4"/>
    <w:rsid w:val="00305856"/>
    <w:rsid w:val="00305897"/>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E7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A28"/>
    <w:rsid w:val="0033436E"/>
    <w:rsid w:val="003343A1"/>
    <w:rsid w:val="00334904"/>
    <w:rsid w:val="0033497E"/>
    <w:rsid w:val="00334BC0"/>
    <w:rsid w:val="00334E6C"/>
    <w:rsid w:val="00335CAC"/>
    <w:rsid w:val="0033675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3853"/>
    <w:rsid w:val="00353923"/>
    <w:rsid w:val="00353C6C"/>
    <w:rsid w:val="00355654"/>
    <w:rsid w:val="003556E6"/>
    <w:rsid w:val="00355C8A"/>
    <w:rsid w:val="00355DD4"/>
    <w:rsid w:val="00355E3B"/>
    <w:rsid w:val="003568FC"/>
    <w:rsid w:val="003576B4"/>
    <w:rsid w:val="00357D38"/>
    <w:rsid w:val="00360EA1"/>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626"/>
    <w:rsid w:val="003910A3"/>
    <w:rsid w:val="00391272"/>
    <w:rsid w:val="0039128C"/>
    <w:rsid w:val="00391DC3"/>
    <w:rsid w:val="00391FDE"/>
    <w:rsid w:val="003923CB"/>
    <w:rsid w:val="003933D1"/>
    <w:rsid w:val="00394063"/>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9C1"/>
    <w:rsid w:val="003C1B4B"/>
    <w:rsid w:val="003C2D19"/>
    <w:rsid w:val="003C30EE"/>
    <w:rsid w:val="003C33E4"/>
    <w:rsid w:val="003C345A"/>
    <w:rsid w:val="003C4078"/>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7455"/>
    <w:rsid w:val="003E1B1C"/>
    <w:rsid w:val="003E1BF5"/>
    <w:rsid w:val="003E25A4"/>
    <w:rsid w:val="003E2865"/>
    <w:rsid w:val="003E2B2A"/>
    <w:rsid w:val="003E31E2"/>
    <w:rsid w:val="003E444B"/>
    <w:rsid w:val="003E44BF"/>
    <w:rsid w:val="003E4A8C"/>
    <w:rsid w:val="003E4EE6"/>
    <w:rsid w:val="003E5677"/>
    <w:rsid w:val="003E580B"/>
    <w:rsid w:val="003E5A0D"/>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E32"/>
    <w:rsid w:val="0040125A"/>
    <w:rsid w:val="004017D6"/>
    <w:rsid w:val="00401A1A"/>
    <w:rsid w:val="00401A58"/>
    <w:rsid w:val="00402391"/>
    <w:rsid w:val="004025C0"/>
    <w:rsid w:val="00402920"/>
    <w:rsid w:val="00403598"/>
    <w:rsid w:val="00403669"/>
    <w:rsid w:val="0040415B"/>
    <w:rsid w:val="004041B8"/>
    <w:rsid w:val="00405406"/>
    <w:rsid w:val="004055CE"/>
    <w:rsid w:val="004057E9"/>
    <w:rsid w:val="0040635B"/>
    <w:rsid w:val="0040639C"/>
    <w:rsid w:val="0040734F"/>
    <w:rsid w:val="004101A9"/>
    <w:rsid w:val="0041038B"/>
    <w:rsid w:val="0041046D"/>
    <w:rsid w:val="00411B29"/>
    <w:rsid w:val="00412C9D"/>
    <w:rsid w:val="00413005"/>
    <w:rsid w:val="0041497D"/>
    <w:rsid w:val="00414CE0"/>
    <w:rsid w:val="00415233"/>
    <w:rsid w:val="004156FF"/>
    <w:rsid w:val="0041673F"/>
    <w:rsid w:val="0041761F"/>
    <w:rsid w:val="00417687"/>
    <w:rsid w:val="004202CB"/>
    <w:rsid w:val="00420321"/>
    <w:rsid w:val="004205A2"/>
    <w:rsid w:val="004211A0"/>
    <w:rsid w:val="00421EFB"/>
    <w:rsid w:val="00422BD2"/>
    <w:rsid w:val="00422C65"/>
    <w:rsid w:val="00424053"/>
    <w:rsid w:val="004242CA"/>
    <w:rsid w:val="00424A46"/>
    <w:rsid w:val="00424E7B"/>
    <w:rsid w:val="0042572B"/>
    <w:rsid w:val="004264E0"/>
    <w:rsid w:val="0042650F"/>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3F9"/>
    <w:rsid w:val="0045553B"/>
    <w:rsid w:val="004556A4"/>
    <w:rsid w:val="004558C3"/>
    <w:rsid w:val="0045629E"/>
    <w:rsid w:val="00456D4C"/>
    <w:rsid w:val="004574E4"/>
    <w:rsid w:val="004579B0"/>
    <w:rsid w:val="00457B9C"/>
    <w:rsid w:val="00457F79"/>
    <w:rsid w:val="004603FF"/>
    <w:rsid w:val="00460429"/>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2320"/>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980"/>
    <w:rsid w:val="004A0D89"/>
    <w:rsid w:val="004A254F"/>
    <w:rsid w:val="004A2C18"/>
    <w:rsid w:val="004A2C3B"/>
    <w:rsid w:val="004A3C8F"/>
    <w:rsid w:val="004A3D0D"/>
    <w:rsid w:val="004A51E5"/>
    <w:rsid w:val="004A5B19"/>
    <w:rsid w:val="004A688A"/>
    <w:rsid w:val="004A6C28"/>
    <w:rsid w:val="004A730C"/>
    <w:rsid w:val="004A7361"/>
    <w:rsid w:val="004A7376"/>
    <w:rsid w:val="004A7720"/>
    <w:rsid w:val="004A7931"/>
    <w:rsid w:val="004A7E0D"/>
    <w:rsid w:val="004A7F63"/>
    <w:rsid w:val="004B0F6A"/>
    <w:rsid w:val="004B2CFE"/>
    <w:rsid w:val="004B2D5E"/>
    <w:rsid w:val="004B3450"/>
    <w:rsid w:val="004B45CA"/>
    <w:rsid w:val="004B49F4"/>
    <w:rsid w:val="004B4E5F"/>
    <w:rsid w:val="004B4FC4"/>
    <w:rsid w:val="004B5053"/>
    <w:rsid w:val="004B50C6"/>
    <w:rsid w:val="004B5B55"/>
    <w:rsid w:val="004B6FD9"/>
    <w:rsid w:val="004B735F"/>
    <w:rsid w:val="004B7687"/>
    <w:rsid w:val="004B7ED4"/>
    <w:rsid w:val="004C09B0"/>
    <w:rsid w:val="004C16D8"/>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E6B"/>
    <w:rsid w:val="004D7007"/>
    <w:rsid w:val="004D701F"/>
    <w:rsid w:val="004D72FF"/>
    <w:rsid w:val="004D742C"/>
    <w:rsid w:val="004D7CF4"/>
    <w:rsid w:val="004D7E21"/>
    <w:rsid w:val="004E1839"/>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6B1"/>
    <w:rsid w:val="004E7E75"/>
    <w:rsid w:val="004F0256"/>
    <w:rsid w:val="004F02F6"/>
    <w:rsid w:val="004F04AB"/>
    <w:rsid w:val="004F0600"/>
    <w:rsid w:val="004F0DE2"/>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AF1"/>
    <w:rsid w:val="00502038"/>
    <w:rsid w:val="00502066"/>
    <w:rsid w:val="0050248D"/>
    <w:rsid w:val="00502DDA"/>
    <w:rsid w:val="00502F40"/>
    <w:rsid w:val="00503356"/>
    <w:rsid w:val="00503AEC"/>
    <w:rsid w:val="00504DE3"/>
    <w:rsid w:val="00505897"/>
    <w:rsid w:val="00506C50"/>
    <w:rsid w:val="00507936"/>
    <w:rsid w:val="005108BC"/>
    <w:rsid w:val="00510D8B"/>
    <w:rsid w:val="00511E8F"/>
    <w:rsid w:val="005131D5"/>
    <w:rsid w:val="00513458"/>
    <w:rsid w:val="00513B02"/>
    <w:rsid w:val="0051438D"/>
    <w:rsid w:val="00515206"/>
    <w:rsid w:val="005155CF"/>
    <w:rsid w:val="00515E74"/>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4B9"/>
    <w:rsid w:val="005268CB"/>
    <w:rsid w:val="00526E47"/>
    <w:rsid w:val="005277F0"/>
    <w:rsid w:val="0053006E"/>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32E6"/>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63E0"/>
    <w:rsid w:val="00576710"/>
    <w:rsid w:val="00576EF0"/>
    <w:rsid w:val="005773B5"/>
    <w:rsid w:val="0057789A"/>
    <w:rsid w:val="005778E1"/>
    <w:rsid w:val="005778FC"/>
    <w:rsid w:val="005779A3"/>
    <w:rsid w:val="005779A9"/>
    <w:rsid w:val="0058079F"/>
    <w:rsid w:val="0058085D"/>
    <w:rsid w:val="00580984"/>
    <w:rsid w:val="0058133C"/>
    <w:rsid w:val="0058199D"/>
    <w:rsid w:val="00581E8D"/>
    <w:rsid w:val="00582817"/>
    <w:rsid w:val="00582EBA"/>
    <w:rsid w:val="00583434"/>
    <w:rsid w:val="00583A29"/>
    <w:rsid w:val="00584408"/>
    <w:rsid w:val="00584A41"/>
    <w:rsid w:val="005856B3"/>
    <w:rsid w:val="00585743"/>
    <w:rsid w:val="00587B6D"/>
    <w:rsid w:val="005908B6"/>
    <w:rsid w:val="00590C8E"/>
    <w:rsid w:val="0059102C"/>
    <w:rsid w:val="00591129"/>
    <w:rsid w:val="00591174"/>
    <w:rsid w:val="00591D47"/>
    <w:rsid w:val="00592439"/>
    <w:rsid w:val="00594A0F"/>
    <w:rsid w:val="00594A9D"/>
    <w:rsid w:val="00595408"/>
    <w:rsid w:val="005964BB"/>
    <w:rsid w:val="0059681A"/>
    <w:rsid w:val="00597D09"/>
    <w:rsid w:val="005A023E"/>
    <w:rsid w:val="005A0286"/>
    <w:rsid w:val="005A0967"/>
    <w:rsid w:val="005A0DF1"/>
    <w:rsid w:val="005A126F"/>
    <w:rsid w:val="005A14F3"/>
    <w:rsid w:val="005A15F1"/>
    <w:rsid w:val="005A2911"/>
    <w:rsid w:val="005A2FE9"/>
    <w:rsid w:val="005A301C"/>
    <w:rsid w:val="005A422F"/>
    <w:rsid w:val="005A4B82"/>
    <w:rsid w:val="005A50F0"/>
    <w:rsid w:val="005A6219"/>
    <w:rsid w:val="005B007F"/>
    <w:rsid w:val="005B013D"/>
    <w:rsid w:val="005B0835"/>
    <w:rsid w:val="005B0A43"/>
    <w:rsid w:val="005B1926"/>
    <w:rsid w:val="005B1FE7"/>
    <w:rsid w:val="005B27A7"/>
    <w:rsid w:val="005B29B1"/>
    <w:rsid w:val="005B4321"/>
    <w:rsid w:val="005B475E"/>
    <w:rsid w:val="005B4FD7"/>
    <w:rsid w:val="005B572A"/>
    <w:rsid w:val="005B591C"/>
    <w:rsid w:val="005B6CDF"/>
    <w:rsid w:val="005B6F00"/>
    <w:rsid w:val="005C0166"/>
    <w:rsid w:val="005C0880"/>
    <w:rsid w:val="005C0C98"/>
    <w:rsid w:val="005C1CEA"/>
    <w:rsid w:val="005C385E"/>
    <w:rsid w:val="005C4BF7"/>
    <w:rsid w:val="005C4D58"/>
    <w:rsid w:val="005C590F"/>
    <w:rsid w:val="005C5B1F"/>
    <w:rsid w:val="005C645E"/>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EC9"/>
    <w:rsid w:val="005F79AC"/>
    <w:rsid w:val="006000A3"/>
    <w:rsid w:val="0060072F"/>
    <w:rsid w:val="00600825"/>
    <w:rsid w:val="00600CB0"/>
    <w:rsid w:val="00600EE6"/>
    <w:rsid w:val="0060119D"/>
    <w:rsid w:val="00601B49"/>
    <w:rsid w:val="00602489"/>
    <w:rsid w:val="006027C2"/>
    <w:rsid w:val="006027D9"/>
    <w:rsid w:val="00603832"/>
    <w:rsid w:val="006051A8"/>
    <w:rsid w:val="006056F1"/>
    <w:rsid w:val="00605E73"/>
    <w:rsid w:val="00607F8A"/>
    <w:rsid w:val="00611178"/>
    <w:rsid w:val="00611802"/>
    <w:rsid w:val="00611C28"/>
    <w:rsid w:val="00612D64"/>
    <w:rsid w:val="00612D81"/>
    <w:rsid w:val="00613140"/>
    <w:rsid w:val="006131F0"/>
    <w:rsid w:val="0061358C"/>
    <w:rsid w:val="0061366C"/>
    <w:rsid w:val="00613692"/>
    <w:rsid w:val="006136EE"/>
    <w:rsid w:val="00614A6F"/>
    <w:rsid w:val="0061514A"/>
    <w:rsid w:val="00615C7D"/>
    <w:rsid w:val="00616D9A"/>
    <w:rsid w:val="006176F6"/>
    <w:rsid w:val="00617A20"/>
    <w:rsid w:val="0062032E"/>
    <w:rsid w:val="00620BBD"/>
    <w:rsid w:val="00620C34"/>
    <w:rsid w:val="00620D6D"/>
    <w:rsid w:val="00620F4C"/>
    <w:rsid w:val="00622153"/>
    <w:rsid w:val="00622178"/>
    <w:rsid w:val="00622217"/>
    <w:rsid w:val="00622255"/>
    <w:rsid w:val="006229EE"/>
    <w:rsid w:val="00622FD4"/>
    <w:rsid w:val="006234A5"/>
    <w:rsid w:val="006235CE"/>
    <w:rsid w:val="00623C59"/>
    <w:rsid w:val="00624111"/>
    <w:rsid w:val="0062505F"/>
    <w:rsid w:val="0062545B"/>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6FF4"/>
    <w:rsid w:val="00637AB2"/>
    <w:rsid w:val="006402B8"/>
    <w:rsid w:val="00640527"/>
    <w:rsid w:val="006407B4"/>
    <w:rsid w:val="00640F0C"/>
    <w:rsid w:val="006416FA"/>
    <w:rsid w:val="00642191"/>
    <w:rsid w:val="006424E4"/>
    <w:rsid w:val="00642BD7"/>
    <w:rsid w:val="0064350F"/>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364B"/>
    <w:rsid w:val="00663EBF"/>
    <w:rsid w:val="00664267"/>
    <w:rsid w:val="00664B28"/>
    <w:rsid w:val="00664CB1"/>
    <w:rsid w:val="00665EA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DE2"/>
    <w:rsid w:val="00675DFA"/>
    <w:rsid w:val="00676B75"/>
    <w:rsid w:val="00677AA6"/>
    <w:rsid w:val="00680843"/>
    <w:rsid w:val="00681757"/>
    <w:rsid w:val="0068185D"/>
    <w:rsid w:val="00681F17"/>
    <w:rsid w:val="0068234D"/>
    <w:rsid w:val="00683727"/>
    <w:rsid w:val="00683D23"/>
    <w:rsid w:val="0068452A"/>
    <w:rsid w:val="00684B12"/>
    <w:rsid w:val="00685168"/>
    <w:rsid w:val="00685F4A"/>
    <w:rsid w:val="006862B2"/>
    <w:rsid w:val="00687C2A"/>
    <w:rsid w:val="00690372"/>
    <w:rsid w:val="00690480"/>
    <w:rsid w:val="006909CD"/>
    <w:rsid w:val="006910C9"/>
    <w:rsid w:val="00691834"/>
    <w:rsid w:val="0069213C"/>
    <w:rsid w:val="00692AEB"/>
    <w:rsid w:val="00692C9C"/>
    <w:rsid w:val="00693146"/>
    <w:rsid w:val="006937D2"/>
    <w:rsid w:val="00694C03"/>
    <w:rsid w:val="00695ACB"/>
    <w:rsid w:val="00696364"/>
    <w:rsid w:val="00697B0D"/>
    <w:rsid w:val="00697C13"/>
    <w:rsid w:val="006A0247"/>
    <w:rsid w:val="006A0B00"/>
    <w:rsid w:val="006A0CB6"/>
    <w:rsid w:val="006A1F53"/>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C9D"/>
    <w:rsid w:val="006D423A"/>
    <w:rsid w:val="006D4E96"/>
    <w:rsid w:val="006D573A"/>
    <w:rsid w:val="006D6A89"/>
    <w:rsid w:val="006D6B63"/>
    <w:rsid w:val="006D7C17"/>
    <w:rsid w:val="006D7C8B"/>
    <w:rsid w:val="006D7EAE"/>
    <w:rsid w:val="006E024C"/>
    <w:rsid w:val="006E0644"/>
    <w:rsid w:val="006E0651"/>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7100"/>
    <w:rsid w:val="00710029"/>
    <w:rsid w:val="007111B6"/>
    <w:rsid w:val="007112C8"/>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E00"/>
    <w:rsid w:val="0072006B"/>
    <w:rsid w:val="00720477"/>
    <w:rsid w:val="007204A1"/>
    <w:rsid w:val="00721524"/>
    <w:rsid w:val="007215E4"/>
    <w:rsid w:val="00721938"/>
    <w:rsid w:val="00723351"/>
    <w:rsid w:val="007235B8"/>
    <w:rsid w:val="00723C4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6054"/>
    <w:rsid w:val="00736BC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BAE"/>
    <w:rsid w:val="007500EB"/>
    <w:rsid w:val="00750EEB"/>
    <w:rsid w:val="0075150E"/>
    <w:rsid w:val="00751560"/>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434"/>
    <w:rsid w:val="007768CA"/>
    <w:rsid w:val="007808B5"/>
    <w:rsid w:val="00780A00"/>
    <w:rsid w:val="00780B64"/>
    <w:rsid w:val="0078120B"/>
    <w:rsid w:val="00781E99"/>
    <w:rsid w:val="007821C7"/>
    <w:rsid w:val="0078253E"/>
    <w:rsid w:val="007829AF"/>
    <w:rsid w:val="00782E3D"/>
    <w:rsid w:val="0078301F"/>
    <w:rsid w:val="00783381"/>
    <w:rsid w:val="007836B1"/>
    <w:rsid w:val="00783C50"/>
    <w:rsid w:val="00783DDB"/>
    <w:rsid w:val="007840FA"/>
    <w:rsid w:val="00785361"/>
    <w:rsid w:val="00785518"/>
    <w:rsid w:val="007857F0"/>
    <w:rsid w:val="00785A00"/>
    <w:rsid w:val="0078624A"/>
    <w:rsid w:val="007865B3"/>
    <w:rsid w:val="007866B9"/>
    <w:rsid w:val="007867E5"/>
    <w:rsid w:val="00786C43"/>
    <w:rsid w:val="00787529"/>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41C4"/>
    <w:rsid w:val="007A45CF"/>
    <w:rsid w:val="007A4F06"/>
    <w:rsid w:val="007A60EE"/>
    <w:rsid w:val="007A6342"/>
    <w:rsid w:val="007A636A"/>
    <w:rsid w:val="007A6374"/>
    <w:rsid w:val="007A6815"/>
    <w:rsid w:val="007A6B1C"/>
    <w:rsid w:val="007A77EF"/>
    <w:rsid w:val="007B07E8"/>
    <w:rsid w:val="007B11D3"/>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12C3"/>
    <w:rsid w:val="007C1819"/>
    <w:rsid w:val="007C19BA"/>
    <w:rsid w:val="007C235A"/>
    <w:rsid w:val="007C2C27"/>
    <w:rsid w:val="007C3711"/>
    <w:rsid w:val="007C3DC7"/>
    <w:rsid w:val="007C425C"/>
    <w:rsid w:val="007C5323"/>
    <w:rsid w:val="007C5900"/>
    <w:rsid w:val="007C5E50"/>
    <w:rsid w:val="007C6F1F"/>
    <w:rsid w:val="007C7199"/>
    <w:rsid w:val="007C754D"/>
    <w:rsid w:val="007C7D7C"/>
    <w:rsid w:val="007D00C5"/>
    <w:rsid w:val="007D035C"/>
    <w:rsid w:val="007D06C7"/>
    <w:rsid w:val="007D16E9"/>
    <w:rsid w:val="007D2235"/>
    <w:rsid w:val="007D2255"/>
    <w:rsid w:val="007D2B4F"/>
    <w:rsid w:val="007D2DDA"/>
    <w:rsid w:val="007D31D7"/>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472"/>
    <w:rsid w:val="007F3A85"/>
    <w:rsid w:val="007F5F7C"/>
    <w:rsid w:val="007F6923"/>
    <w:rsid w:val="007F6AB1"/>
    <w:rsid w:val="007F7430"/>
    <w:rsid w:val="007F7581"/>
    <w:rsid w:val="007F7A09"/>
    <w:rsid w:val="007F7EFE"/>
    <w:rsid w:val="00800BD9"/>
    <w:rsid w:val="00800F4D"/>
    <w:rsid w:val="00801014"/>
    <w:rsid w:val="00801640"/>
    <w:rsid w:val="00803F80"/>
    <w:rsid w:val="00804DB1"/>
    <w:rsid w:val="0080531B"/>
    <w:rsid w:val="00805514"/>
    <w:rsid w:val="0080554B"/>
    <w:rsid w:val="00805566"/>
    <w:rsid w:val="008060A6"/>
    <w:rsid w:val="00806876"/>
    <w:rsid w:val="00807297"/>
    <w:rsid w:val="00807348"/>
    <w:rsid w:val="008073BE"/>
    <w:rsid w:val="00807CFF"/>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42D"/>
    <w:rsid w:val="00840035"/>
    <w:rsid w:val="008401C7"/>
    <w:rsid w:val="00840B42"/>
    <w:rsid w:val="00840FD7"/>
    <w:rsid w:val="008413E3"/>
    <w:rsid w:val="00842ECC"/>
    <w:rsid w:val="00842FEB"/>
    <w:rsid w:val="00843243"/>
    <w:rsid w:val="008437AD"/>
    <w:rsid w:val="00843A71"/>
    <w:rsid w:val="00843ED6"/>
    <w:rsid w:val="008441CF"/>
    <w:rsid w:val="00844C97"/>
    <w:rsid w:val="008450AE"/>
    <w:rsid w:val="0084548A"/>
    <w:rsid w:val="0084562B"/>
    <w:rsid w:val="008501AA"/>
    <w:rsid w:val="00850BE3"/>
    <w:rsid w:val="00851173"/>
    <w:rsid w:val="008513DA"/>
    <w:rsid w:val="008515F4"/>
    <w:rsid w:val="00851AB6"/>
    <w:rsid w:val="00852568"/>
    <w:rsid w:val="00852C0E"/>
    <w:rsid w:val="00853124"/>
    <w:rsid w:val="00854753"/>
    <w:rsid w:val="00854CD5"/>
    <w:rsid w:val="008555B2"/>
    <w:rsid w:val="00855C94"/>
    <w:rsid w:val="00856427"/>
    <w:rsid w:val="008565E9"/>
    <w:rsid w:val="00856A95"/>
    <w:rsid w:val="00856F60"/>
    <w:rsid w:val="00857542"/>
    <w:rsid w:val="008601B5"/>
    <w:rsid w:val="00860284"/>
    <w:rsid w:val="008618D5"/>
    <w:rsid w:val="0086198F"/>
    <w:rsid w:val="00861B51"/>
    <w:rsid w:val="00861D8A"/>
    <w:rsid w:val="0086305E"/>
    <w:rsid w:val="008630FE"/>
    <w:rsid w:val="008632AC"/>
    <w:rsid w:val="00864F86"/>
    <w:rsid w:val="008650E3"/>
    <w:rsid w:val="0086571F"/>
    <w:rsid w:val="00865A7C"/>
    <w:rsid w:val="00866E0C"/>
    <w:rsid w:val="00867863"/>
    <w:rsid w:val="0086786F"/>
    <w:rsid w:val="00867AA1"/>
    <w:rsid w:val="0087093C"/>
    <w:rsid w:val="00870C21"/>
    <w:rsid w:val="00871568"/>
    <w:rsid w:val="0087177F"/>
    <w:rsid w:val="008726ED"/>
    <w:rsid w:val="008730F2"/>
    <w:rsid w:val="008736AC"/>
    <w:rsid w:val="00873DAA"/>
    <w:rsid w:val="00874212"/>
    <w:rsid w:val="00875D54"/>
    <w:rsid w:val="0087663C"/>
    <w:rsid w:val="008767CD"/>
    <w:rsid w:val="00876C60"/>
    <w:rsid w:val="00880EE0"/>
    <w:rsid w:val="008812E4"/>
    <w:rsid w:val="008824F2"/>
    <w:rsid w:val="0088259C"/>
    <w:rsid w:val="00882CB6"/>
    <w:rsid w:val="00882DC3"/>
    <w:rsid w:val="00882FBE"/>
    <w:rsid w:val="0088388C"/>
    <w:rsid w:val="0088491D"/>
    <w:rsid w:val="00884D64"/>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7584"/>
    <w:rsid w:val="00897E11"/>
    <w:rsid w:val="008A12A5"/>
    <w:rsid w:val="008A1554"/>
    <w:rsid w:val="008A2080"/>
    <w:rsid w:val="008A2A7E"/>
    <w:rsid w:val="008A3370"/>
    <w:rsid w:val="008A4D9F"/>
    <w:rsid w:val="008A53B8"/>
    <w:rsid w:val="008A58C8"/>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7068"/>
    <w:rsid w:val="008D72C6"/>
    <w:rsid w:val="008D76DA"/>
    <w:rsid w:val="008D7784"/>
    <w:rsid w:val="008E0513"/>
    <w:rsid w:val="008E07BC"/>
    <w:rsid w:val="008E0918"/>
    <w:rsid w:val="008E0FE1"/>
    <w:rsid w:val="008E168D"/>
    <w:rsid w:val="008E195F"/>
    <w:rsid w:val="008E1B6B"/>
    <w:rsid w:val="008E322E"/>
    <w:rsid w:val="008E3FFA"/>
    <w:rsid w:val="008E41BD"/>
    <w:rsid w:val="008E455B"/>
    <w:rsid w:val="008E4824"/>
    <w:rsid w:val="008E4888"/>
    <w:rsid w:val="008E48ED"/>
    <w:rsid w:val="008E727B"/>
    <w:rsid w:val="008E733B"/>
    <w:rsid w:val="008F01EB"/>
    <w:rsid w:val="008F0346"/>
    <w:rsid w:val="008F0586"/>
    <w:rsid w:val="008F0B47"/>
    <w:rsid w:val="008F162B"/>
    <w:rsid w:val="008F238F"/>
    <w:rsid w:val="008F25A9"/>
    <w:rsid w:val="008F3A1D"/>
    <w:rsid w:val="008F3BD0"/>
    <w:rsid w:val="008F3C1A"/>
    <w:rsid w:val="008F40E2"/>
    <w:rsid w:val="008F43E4"/>
    <w:rsid w:val="008F4B30"/>
    <w:rsid w:val="008F5E46"/>
    <w:rsid w:val="008F7B69"/>
    <w:rsid w:val="008F7BA4"/>
    <w:rsid w:val="00900111"/>
    <w:rsid w:val="009001E1"/>
    <w:rsid w:val="00901000"/>
    <w:rsid w:val="00901266"/>
    <w:rsid w:val="00901319"/>
    <w:rsid w:val="00901562"/>
    <w:rsid w:val="00901FFB"/>
    <w:rsid w:val="0090301F"/>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7051"/>
    <w:rsid w:val="009208B7"/>
    <w:rsid w:val="009216F1"/>
    <w:rsid w:val="0092188A"/>
    <w:rsid w:val="00921E2D"/>
    <w:rsid w:val="009222D7"/>
    <w:rsid w:val="00923FD2"/>
    <w:rsid w:val="00924641"/>
    <w:rsid w:val="0092485F"/>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D5"/>
    <w:rsid w:val="00976E21"/>
    <w:rsid w:val="00976F46"/>
    <w:rsid w:val="00977334"/>
    <w:rsid w:val="009773B3"/>
    <w:rsid w:val="009775A4"/>
    <w:rsid w:val="00981066"/>
    <w:rsid w:val="009811A5"/>
    <w:rsid w:val="00981408"/>
    <w:rsid w:val="00981C67"/>
    <w:rsid w:val="0098256F"/>
    <w:rsid w:val="00982A62"/>
    <w:rsid w:val="00982C72"/>
    <w:rsid w:val="00983FFB"/>
    <w:rsid w:val="00984993"/>
    <w:rsid w:val="00984FE6"/>
    <w:rsid w:val="00985311"/>
    <w:rsid w:val="00985429"/>
    <w:rsid w:val="00985CC5"/>
    <w:rsid w:val="00985F35"/>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548B"/>
    <w:rsid w:val="009956E4"/>
    <w:rsid w:val="00995DDB"/>
    <w:rsid w:val="00995EF6"/>
    <w:rsid w:val="00997020"/>
    <w:rsid w:val="0099712B"/>
    <w:rsid w:val="009A02D0"/>
    <w:rsid w:val="009A0B7E"/>
    <w:rsid w:val="009A0C8E"/>
    <w:rsid w:val="009A102E"/>
    <w:rsid w:val="009A148F"/>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14C1"/>
    <w:rsid w:val="009B2708"/>
    <w:rsid w:val="009B3D2E"/>
    <w:rsid w:val="009B457D"/>
    <w:rsid w:val="009B54F9"/>
    <w:rsid w:val="009B6BFA"/>
    <w:rsid w:val="009B6D48"/>
    <w:rsid w:val="009B6E37"/>
    <w:rsid w:val="009B7164"/>
    <w:rsid w:val="009B7975"/>
    <w:rsid w:val="009C105A"/>
    <w:rsid w:val="009C12A8"/>
    <w:rsid w:val="009C18AD"/>
    <w:rsid w:val="009C1981"/>
    <w:rsid w:val="009C199A"/>
    <w:rsid w:val="009C1A8A"/>
    <w:rsid w:val="009C2A82"/>
    <w:rsid w:val="009C5799"/>
    <w:rsid w:val="009C63DC"/>
    <w:rsid w:val="009C6FC1"/>
    <w:rsid w:val="009C747F"/>
    <w:rsid w:val="009C7F2F"/>
    <w:rsid w:val="009D0039"/>
    <w:rsid w:val="009D00FC"/>
    <w:rsid w:val="009D14F9"/>
    <w:rsid w:val="009D1561"/>
    <w:rsid w:val="009D1CD6"/>
    <w:rsid w:val="009D2938"/>
    <w:rsid w:val="009D300F"/>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7043"/>
    <w:rsid w:val="009E7327"/>
    <w:rsid w:val="009E7F80"/>
    <w:rsid w:val="009F090B"/>
    <w:rsid w:val="009F3941"/>
    <w:rsid w:val="009F4060"/>
    <w:rsid w:val="009F4A20"/>
    <w:rsid w:val="009F5CC2"/>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42FB"/>
    <w:rsid w:val="00A34AC3"/>
    <w:rsid w:val="00A354AF"/>
    <w:rsid w:val="00A35BD6"/>
    <w:rsid w:val="00A36573"/>
    <w:rsid w:val="00A373E8"/>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7F0"/>
    <w:rsid w:val="00A55F54"/>
    <w:rsid w:val="00A574AC"/>
    <w:rsid w:val="00A5782E"/>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C8B"/>
    <w:rsid w:val="00A80E49"/>
    <w:rsid w:val="00A81636"/>
    <w:rsid w:val="00A818A8"/>
    <w:rsid w:val="00A81C0D"/>
    <w:rsid w:val="00A82D78"/>
    <w:rsid w:val="00A82DF2"/>
    <w:rsid w:val="00A82F05"/>
    <w:rsid w:val="00A83243"/>
    <w:rsid w:val="00A8363C"/>
    <w:rsid w:val="00A836E7"/>
    <w:rsid w:val="00A84938"/>
    <w:rsid w:val="00A8518A"/>
    <w:rsid w:val="00A85687"/>
    <w:rsid w:val="00A85701"/>
    <w:rsid w:val="00A85E3D"/>
    <w:rsid w:val="00A86059"/>
    <w:rsid w:val="00A86585"/>
    <w:rsid w:val="00A86C83"/>
    <w:rsid w:val="00A86DF6"/>
    <w:rsid w:val="00A86E23"/>
    <w:rsid w:val="00A874F5"/>
    <w:rsid w:val="00A87DC7"/>
    <w:rsid w:val="00A90014"/>
    <w:rsid w:val="00A90C5A"/>
    <w:rsid w:val="00A90C74"/>
    <w:rsid w:val="00A90F8E"/>
    <w:rsid w:val="00A91585"/>
    <w:rsid w:val="00A91C5E"/>
    <w:rsid w:val="00A92B0F"/>
    <w:rsid w:val="00A92EB0"/>
    <w:rsid w:val="00A93198"/>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77E2"/>
    <w:rsid w:val="00AE7892"/>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1428"/>
    <w:rsid w:val="00B319F5"/>
    <w:rsid w:val="00B3246B"/>
    <w:rsid w:val="00B335F9"/>
    <w:rsid w:val="00B33E6E"/>
    <w:rsid w:val="00B341E0"/>
    <w:rsid w:val="00B34224"/>
    <w:rsid w:val="00B3480A"/>
    <w:rsid w:val="00B34AEB"/>
    <w:rsid w:val="00B34B82"/>
    <w:rsid w:val="00B34EA8"/>
    <w:rsid w:val="00B34F6E"/>
    <w:rsid w:val="00B3740E"/>
    <w:rsid w:val="00B40B7F"/>
    <w:rsid w:val="00B4137A"/>
    <w:rsid w:val="00B416DB"/>
    <w:rsid w:val="00B424AA"/>
    <w:rsid w:val="00B429FC"/>
    <w:rsid w:val="00B42AC6"/>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1D3E"/>
    <w:rsid w:val="00B62720"/>
    <w:rsid w:val="00B62D50"/>
    <w:rsid w:val="00B63E48"/>
    <w:rsid w:val="00B65DFA"/>
    <w:rsid w:val="00B662C5"/>
    <w:rsid w:val="00B66B81"/>
    <w:rsid w:val="00B670DB"/>
    <w:rsid w:val="00B702A8"/>
    <w:rsid w:val="00B70D04"/>
    <w:rsid w:val="00B715FF"/>
    <w:rsid w:val="00B719BC"/>
    <w:rsid w:val="00B71BDA"/>
    <w:rsid w:val="00B71E17"/>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1446"/>
    <w:rsid w:val="00B9145F"/>
    <w:rsid w:val="00B91B45"/>
    <w:rsid w:val="00B92379"/>
    <w:rsid w:val="00B92718"/>
    <w:rsid w:val="00B92A78"/>
    <w:rsid w:val="00B92D63"/>
    <w:rsid w:val="00B92ED4"/>
    <w:rsid w:val="00B937FA"/>
    <w:rsid w:val="00B94252"/>
    <w:rsid w:val="00B943D7"/>
    <w:rsid w:val="00B95067"/>
    <w:rsid w:val="00B967E1"/>
    <w:rsid w:val="00B96B52"/>
    <w:rsid w:val="00BA17DC"/>
    <w:rsid w:val="00BA1C89"/>
    <w:rsid w:val="00BA234D"/>
    <w:rsid w:val="00BA25B1"/>
    <w:rsid w:val="00BA3113"/>
    <w:rsid w:val="00BA39F6"/>
    <w:rsid w:val="00BA4F36"/>
    <w:rsid w:val="00BA5242"/>
    <w:rsid w:val="00BA5FFB"/>
    <w:rsid w:val="00BA6007"/>
    <w:rsid w:val="00BA640E"/>
    <w:rsid w:val="00BA641B"/>
    <w:rsid w:val="00BA7F84"/>
    <w:rsid w:val="00BB0540"/>
    <w:rsid w:val="00BB1079"/>
    <w:rsid w:val="00BB15D1"/>
    <w:rsid w:val="00BB198E"/>
    <w:rsid w:val="00BB1A28"/>
    <w:rsid w:val="00BB1D77"/>
    <w:rsid w:val="00BB352F"/>
    <w:rsid w:val="00BB4095"/>
    <w:rsid w:val="00BB41E9"/>
    <w:rsid w:val="00BB4DAD"/>
    <w:rsid w:val="00BB6960"/>
    <w:rsid w:val="00BB7349"/>
    <w:rsid w:val="00BB7627"/>
    <w:rsid w:val="00BB7DB5"/>
    <w:rsid w:val="00BB7EB8"/>
    <w:rsid w:val="00BC00CC"/>
    <w:rsid w:val="00BC0398"/>
    <w:rsid w:val="00BC07E8"/>
    <w:rsid w:val="00BC1AEE"/>
    <w:rsid w:val="00BC1BAE"/>
    <w:rsid w:val="00BC216E"/>
    <w:rsid w:val="00BC39D7"/>
    <w:rsid w:val="00BC44D4"/>
    <w:rsid w:val="00BC456A"/>
    <w:rsid w:val="00BC4CBF"/>
    <w:rsid w:val="00BC505B"/>
    <w:rsid w:val="00BC51B7"/>
    <w:rsid w:val="00BC7D14"/>
    <w:rsid w:val="00BD03A5"/>
    <w:rsid w:val="00BD084B"/>
    <w:rsid w:val="00BD221B"/>
    <w:rsid w:val="00BD2524"/>
    <w:rsid w:val="00BD307A"/>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E58"/>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477"/>
    <w:rsid w:val="00C035EE"/>
    <w:rsid w:val="00C03E56"/>
    <w:rsid w:val="00C03FA4"/>
    <w:rsid w:val="00C04BD7"/>
    <w:rsid w:val="00C04EE5"/>
    <w:rsid w:val="00C05BEC"/>
    <w:rsid w:val="00C05C37"/>
    <w:rsid w:val="00C0634F"/>
    <w:rsid w:val="00C06741"/>
    <w:rsid w:val="00C073A4"/>
    <w:rsid w:val="00C076A9"/>
    <w:rsid w:val="00C0771B"/>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531B"/>
    <w:rsid w:val="00C1548D"/>
    <w:rsid w:val="00C16142"/>
    <w:rsid w:val="00C16511"/>
    <w:rsid w:val="00C178B7"/>
    <w:rsid w:val="00C17C8B"/>
    <w:rsid w:val="00C17DFE"/>
    <w:rsid w:val="00C17EFB"/>
    <w:rsid w:val="00C20037"/>
    <w:rsid w:val="00C20231"/>
    <w:rsid w:val="00C20EB7"/>
    <w:rsid w:val="00C20F27"/>
    <w:rsid w:val="00C2228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AD6"/>
    <w:rsid w:val="00C3219B"/>
    <w:rsid w:val="00C34DF5"/>
    <w:rsid w:val="00C35152"/>
    <w:rsid w:val="00C36A9A"/>
    <w:rsid w:val="00C36C1A"/>
    <w:rsid w:val="00C376AA"/>
    <w:rsid w:val="00C41394"/>
    <w:rsid w:val="00C41481"/>
    <w:rsid w:val="00C42522"/>
    <w:rsid w:val="00C43410"/>
    <w:rsid w:val="00C44720"/>
    <w:rsid w:val="00C44C10"/>
    <w:rsid w:val="00C45290"/>
    <w:rsid w:val="00C45A8C"/>
    <w:rsid w:val="00C47122"/>
    <w:rsid w:val="00C47649"/>
    <w:rsid w:val="00C4764E"/>
    <w:rsid w:val="00C4778A"/>
    <w:rsid w:val="00C50498"/>
    <w:rsid w:val="00C509DF"/>
    <w:rsid w:val="00C51172"/>
    <w:rsid w:val="00C5140B"/>
    <w:rsid w:val="00C5302C"/>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DAB"/>
    <w:rsid w:val="00C72FD0"/>
    <w:rsid w:val="00C73AC2"/>
    <w:rsid w:val="00C73EDD"/>
    <w:rsid w:val="00C74190"/>
    <w:rsid w:val="00C74DB6"/>
    <w:rsid w:val="00C74DBD"/>
    <w:rsid w:val="00C74E2C"/>
    <w:rsid w:val="00C75C69"/>
    <w:rsid w:val="00C764E0"/>
    <w:rsid w:val="00C8008F"/>
    <w:rsid w:val="00C81C7F"/>
    <w:rsid w:val="00C81CC7"/>
    <w:rsid w:val="00C82644"/>
    <w:rsid w:val="00C826F6"/>
    <w:rsid w:val="00C829A4"/>
    <w:rsid w:val="00C8376F"/>
    <w:rsid w:val="00C846E4"/>
    <w:rsid w:val="00C84817"/>
    <w:rsid w:val="00C848CB"/>
    <w:rsid w:val="00C84C46"/>
    <w:rsid w:val="00C85475"/>
    <w:rsid w:val="00C865BB"/>
    <w:rsid w:val="00C86D1C"/>
    <w:rsid w:val="00C87D4C"/>
    <w:rsid w:val="00C87E0F"/>
    <w:rsid w:val="00C87E41"/>
    <w:rsid w:val="00C87FE9"/>
    <w:rsid w:val="00C902EE"/>
    <w:rsid w:val="00C9044A"/>
    <w:rsid w:val="00C91CB4"/>
    <w:rsid w:val="00C92B71"/>
    <w:rsid w:val="00C9317B"/>
    <w:rsid w:val="00C9365E"/>
    <w:rsid w:val="00C937A7"/>
    <w:rsid w:val="00C93D6C"/>
    <w:rsid w:val="00C93F65"/>
    <w:rsid w:val="00C94755"/>
    <w:rsid w:val="00C94A3D"/>
    <w:rsid w:val="00C94CC4"/>
    <w:rsid w:val="00C95ABB"/>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C26"/>
    <w:rsid w:val="00CA6129"/>
    <w:rsid w:val="00CA6419"/>
    <w:rsid w:val="00CA6FF9"/>
    <w:rsid w:val="00CA701D"/>
    <w:rsid w:val="00CA74FC"/>
    <w:rsid w:val="00CA785C"/>
    <w:rsid w:val="00CB0A21"/>
    <w:rsid w:val="00CB0A8A"/>
    <w:rsid w:val="00CB10BF"/>
    <w:rsid w:val="00CB17FE"/>
    <w:rsid w:val="00CB18AF"/>
    <w:rsid w:val="00CB192A"/>
    <w:rsid w:val="00CB1AB4"/>
    <w:rsid w:val="00CB1E11"/>
    <w:rsid w:val="00CB2119"/>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DAC"/>
    <w:rsid w:val="00CC23EB"/>
    <w:rsid w:val="00CC2B13"/>
    <w:rsid w:val="00CC3C36"/>
    <w:rsid w:val="00CC470B"/>
    <w:rsid w:val="00CC4AD0"/>
    <w:rsid w:val="00CC5305"/>
    <w:rsid w:val="00CC5622"/>
    <w:rsid w:val="00CC6E9E"/>
    <w:rsid w:val="00CC7237"/>
    <w:rsid w:val="00CC7553"/>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5AED"/>
    <w:rsid w:val="00CF61DD"/>
    <w:rsid w:val="00CF64E4"/>
    <w:rsid w:val="00D00127"/>
    <w:rsid w:val="00D00490"/>
    <w:rsid w:val="00D00BED"/>
    <w:rsid w:val="00D00DF1"/>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6276"/>
    <w:rsid w:val="00D264AB"/>
    <w:rsid w:val="00D27A56"/>
    <w:rsid w:val="00D27E67"/>
    <w:rsid w:val="00D3026B"/>
    <w:rsid w:val="00D302C5"/>
    <w:rsid w:val="00D304B3"/>
    <w:rsid w:val="00D317CF"/>
    <w:rsid w:val="00D31E3A"/>
    <w:rsid w:val="00D32EF7"/>
    <w:rsid w:val="00D3349F"/>
    <w:rsid w:val="00D335C6"/>
    <w:rsid w:val="00D3384F"/>
    <w:rsid w:val="00D33DD5"/>
    <w:rsid w:val="00D344CF"/>
    <w:rsid w:val="00D34A69"/>
    <w:rsid w:val="00D34D88"/>
    <w:rsid w:val="00D34F4E"/>
    <w:rsid w:val="00D35103"/>
    <w:rsid w:val="00D36622"/>
    <w:rsid w:val="00D379D5"/>
    <w:rsid w:val="00D40164"/>
    <w:rsid w:val="00D4043E"/>
    <w:rsid w:val="00D4078F"/>
    <w:rsid w:val="00D40951"/>
    <w:rsid w:val="00D410E7"/>
    <w:rsid w:val="00D42813"/>
    <w:rsid w:val="00D4320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236A"/>
    <w:rsid w:val="00D831E0"/>
    <w:rsid w:val="00D83D01"/>
    <w:rsid w:val="00D83D86"/>
    <w:rsid w:val="00D83F3B"/>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7179"/>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32F1"/>
    <w:rsid w:val="00DE333E"/>
    <w:rsid w:val="00DE44AD"/>
    <w:rsid w:val="00DE4684"/>
    <w:rsid w:val="00DE5892"/>
    <w:rsid w:val="00DE64EE"/>
    <w:rsid w:val="00DE66AF"/>
    <w:rsid w:val="00DE688E"/>
    <w:rsid w:val="00DE6B78"/>
    <w:rsid w:val="00DE7D4C"/>
    <w:rsid w:val="00DF05F4"/>
    <w:rsid w:val="00DF2AC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29A5"/>
    <w:rsid w:val="00E02C7B"/>
    <w:rsid w:val="00E036A4"/>
    <w:rsid w:val="00E046C2"/>
    <w:rsid w:val="00E058DF"/>
    <w:rsid w:val="00E059CE"/>
    <w:rsid w:val="00E06B26"/>
    <w:rsid w:val="00E07DF3"/>
    <w:rsid w:val="00E103E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200E0"/>
    <w:rsid w:val="00E20F7C"/>
    <w:rsid w:val="00E218F1"/>
    <w:rsid w:val="00E22055"/>
    <w:rsid w:val="00E23485"/>
    <w:rsid w:val="00E246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42662"/>
    <w:rsid w:val="00E42BD9"/>
    <w:rsid w:val="00E42CAB"/>
    <w:rsid w:val="00E4314A"/>
    <w:rsid w:val="00E432A0"/>
    <w:rsid w:val="00E454E6"/>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E8"/>
    <w:rsid w:val="00E573EE"/>
    <w:rsid w:val="00E5795E"/>
    <w:rsid w:val="00E57B6B"/>
    <w:rsid w:val="00E60441"/>
    <w:rsid w:val="00E610C5"/>
    <w:rsid w:val="00E6156C"/>
    <w:rsid w:val="00E61B90"/>
    <w:rsid w:val="00E622BF"/>
    <w:rsid w:val="00E62EDC"/>
    <w:rsid w:val="00E631B0"/>
    <w:rsid w:val="00E637DC"/>
    <w:rsid w:val="00E63879"/>
    <w:rsid w:val="00E63FDB"/>
    <w:rsid w:val="00E652E0"/>
    <w:rsid w:val="00E65FD9"/>
    <w:rsid w:val="00E66428"/>
    <w:rsid w:val="00E66D47"/>
    <w:rsid w:val="00E67D6E"/>
    <w:rsid w:val="00E70564"/>
    <w:rsid w:val="00E71A1E"/>
    <w:rsid w:val="00E72893"/>
    <w:rsid w:val="00E73420"/>
    <w:rsid w:val="00E73D3F"/>
    <w:rsid w:val="00E7442C"/>
    <w:rsid w:val="00E75964"/>
    <w:rsid w:val="00E75CF4"/>
    <w:rsid w:val="00E75D7B"/>
    <w:rsid w:val="00E762E5"/>
    <w:rsid w:val="00E77030"/>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C67"/>
    <w:rsid w:val="00E90D35"/>
    <w:rsid w:val="00E90F6C"/>
    <w:rsid w:val="00E9135B"/>
    <w:rsid w:val="00E91531"/>
    <w:rsid w:val="00E91B5A"/>
    <w:rsid w:val="00E91B7F"/>
    <w:rsid w:val="00E925C9"/>
    <w:rsid w:val="00E93120"/>
    <w:rsid w:val="00E93283"/>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77ED"/>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FBE"/>
    <w:rsid w:val="00EF5496"/>
    <w:rsid w:val="00EF5899"/>
    <w:rsid w:val="00EF5A7E"/>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8E7"/>
    <w:rsid w:val="00F04B37"/>
    <w:rsid w:val="00F04C40"/>
    <w:rsid w:val="00F05483"/>
    <w:rsid w:val="00F054A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25FA"/>
    <w:rsid w:val="00F234B1"/>
    <w:rsid w:val="00F23B3A"/>
    <w:rsid w:val="00F2584E"/>
    <w:rsid w:val="00F25B48"/>
    <w:rsid w:val="00F27FF0"/>
    <w:rsid w:val="00F307D4"/>
    <w:rsid w:val="00F30CD9"/>
    <w:rsid w:val="00F310B2"/>
    <w:rsid w:val="00F32A9C"/>
    <w:rsid w:val="00F32C39"/>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52AC"/>
    <w:rsid w:val="00F4538E"/>
    <w:rsid w:val="00F45537"/>
    <w:rsid w:val="00F45B45"/>
    <w:rsid w:val="00F45C6E"/>
    <w:rsid w:val="00F4674C"/>
    <w:rsid w:val="00F5028E"/>
    <w:rsid w:val="00F502A5"/>
    <w:rsid w:val="00F505F6"/>
    <w:rsid w:val="00F50766"/>
    <w:rsid w:val="00F507D0"/>
    <w:rsid w:val="00F51546"/>
    <w:rsid w:val="00F51DFC"/>
    <w:rsid w:val="00F52249"/>
    <w:rsid w:val="00F53FF0"/>
    <w:rsid w:val="00F540DF"/>
    <w:rsid w:val="00F54B69"/>
    <w:rsid w:val="00F54EEC"/>
    <w:rsid w:val="00F55666"/>
    <w:rsid w:val="00F567E8"/>
    <w:rsid w:val="00F5689E"/>
    <w:rsid w:val="00F56A20"/>
    <w:rsid w:val="00F57220"/>
    <w:rsid w:val="00F573D5"/>
    <w:rsid w:val="00F60035"/>
    <w:rsid w:val="00F605DA"/>
    <w:rsid w:val="00F61493"/>
    <w:rsid w:val="00F61BE4"/>
    <w:rsid w:val="00F62ADE"/>
    <w:rsid w:val="00F64E80"/>
    <w:rsid w:val="00F64F43"/>
    <w:rsid w:val="00F65145"/>
    <w:rsid w:val="00F65A0B"/>
    <w:rsid w:val="00F65BB3"/>
    <w:rsid w:val="00F661EE"/>
    <w:rsid w:val="00F66AFC"/>
    <w:rsid w:val="00F67B60"/>
    <w:rsid w:val="00F67C53"/>
    <w:rsid w:val="00F67D7A"/>
    <w:rsid w:val="00F70B35"/>
    <w:rsid w:val="00F70DFE"/>
    <w:rsid w:val="00F720C8"/>
    <w:rsid w:val="00F726DC"/>
    <w:rsid w:val="00F748D9"/>
    <w:rsid w:val="00F74C42"/>
    <w:rsid w:val="00F74E47"/>
    <w:rsid w:val="00F75B87"/>
    <w:rsid w:val="00F77364"/>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B9"/>
    <w:rsid w:val="00FB75F0"/>
    <w:rsid w:val="00FC01E0"/>
    <w:rsid w:val="00FC1089"/>
    <w:rsid w:val="00FC1D5D"/>
    <w:rsid w:val="00FC2569"/>
    <w:rsid w:val="00FC311B"/>
    <w:rsid w:val="00FC3260"/>
    <w:rsid w:val="00FC38FD"/>
    <w:rsid w:val="00FC3F16"/>
    <w:rsid w:val="00FC3F90"/>
    <w:rsid w:val="00FC4B5E"/>
    <w:rsid w:val="00FC4E12"/>
    <w:rsid w:val="00FC5C83"/>
    <w:rsid w:val="00FC630C"/>
    <w:rsid w:val="00FC7295"/>
    <w:rsid w:val="00FC74BC"/>
    <w:rsid w:val="00FC75BB"/>
    <w:rsid w:val="00FC77AD"/>
    <w:rsid w:val="00FC79B2"/>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FE2B6B"/>
    <w:pPr>
      <w:numPr>
        <w:ilvl w:val="0"/>
        <w:numId w:val="3"/>
      </w:numPr>
      <w:outlineLvl w:val="3"/>
    </w:pPr>
    <w:rPr>
      <w:sz w:val="28"/>
      <w:lang w:val="en-U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FE2B6B"/>
    <w:rPr>
      <w:rFonts w:asciiTheme="majorHAnsi" w:eastAsiaTheme="majorEastAsia" w:hAnsiTheme="majorHAnsi" w:cstheme="majorBidi"/>
      <w:color w:val="3B3838" w:themeColor="background2" w:themeShade="40"/>
      <w:sz w:val="28"/>
      <w:szCs w:val="26"/>
      <w:lang w:val="en-US"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Anteproyecto\Anteproyecto.docx"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134E"/>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3AD9"/>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A27DE"/>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2</Pages>
  <Words>4431</Words>
  <Characters>24371</Characters>
  <Application>Microsoft Office Word</Application>
  <DocSecurity>0</DocSecurity>
  <Lines>203</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Anteproyecto del PBL</dc:subject>
  <dc:creator>Aitor Barreiro;Unai Iraeta;Iker Mendi;Julen Uribarren</dc:creator>
  <cp:keywords/>
  <dc:description/>
  <cp:lastModifiedBy>Edgar Azpiazu Crespo</cp:lastModifiedBy>
  <cp:revision>420</cp:revision>
  <cp:lastPrinted>2019-05-07T08:58:00Z</cp:lastPrinted>
  <dcterms:created xsi:type="dcterms:W3CDTF">2019-06-10T00:19:00Z</dcterms:created>
  <dcterms:modified xsi:type="dcterms:W3CDTF">2020-12-1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CHCOnn7"/&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